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F07FEE"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5015063" w:history="1">
            <w:r w:rsidR="00F07FEE" w:rsidRPr="000E11F1">
              <w:rPr>
                <w:rStyle w:val="Hyperlink"/>
                <w:noProof/>
              </w:rPr>
              <w:t>Title:</w:t>
            </w:r>
            <w:r w:rsidR="00F07FEE">
              <w:rPr>
                <w:noProof/>
                <w:webHidden/>
              </w:rPr>
              <w:tab/>
            </w:r>
            <w:r w:rsidR="00F07FEE">
              <w:rPr>
                <w:noProof/>
                <w:webHidden/>
              </w:rPr>
              <w:fldChar w:fldCharType="begin"/>
            </w:r>
            <w:r w:rsidR="00F07FEE">
              <w:rPr>
                <w:noProof/>
                <w:webHidden/>
              </w:rPr>
              <w:instrText xml:space="preserve"> PAGEREF _Toc35015063 \h </w:instrText>
            </w:r>
            <w:r w:rsidR="00F07FEE">
              <w:rPr>
                <w:noProof/>
                <w:webHidden/>
              </w:rPr>
            </w:r>
            <w:r w:rsidR="00F07FEE">
              <w:rPr>
                <w:noProof/>
                <w:webHidden/>
              </w:rPr>
              <w:fldChar w:fldCharType="separate"/>
            </w:r>
            <w:r w:rsidR="00F07FEE">
              <w:rPr>
                <w:noProof/>
                <w:webHidden/>
              </w:rPr>
              <w:t>3</w:t>
            </w:r>
            <w:r w:rsidR="00F07FEE">
              <w:rPr>
                <w:noProof/>
                <w:webHidden/>
              </w:rPr>
              <w:fldChar w:fldCharType="end"/>
            </w:r>
          </w:hyperlink>
        </w:p>
        <w:p w:rsidR="00F07FEE" w:rsidRDefault="00F07FE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015064" w:history="1">
            <w:r w:rsidRPr="000E11F1">
              <w:rPr>
                <w:rStyle w:val="Hyperlink"/>
                <w:noProof/>
              </w:rPr>
              <w:t>Acknowledgements</w:t>
            </w:r>
            <w:r>
              <w:rPr>
                <w:noProof/>
                <w:webHidden/>
              </w:rPr>
              <w:tab/>
            </w:r>
            <w:r>
              <w:rPr>
                <w:noProof/>
                <w:webHidden/>
              </w:rPr>
              <w:fldChar w:fldCharType="begin"/>
            </w:r>
            <w:r>
              <w:rPr>
                <w:noProof/>
                <w:webHidden/>
              </w:rPr>
              <w:instrText xml:space="preserve"> PAGEREF _Toc35015064 \h </w:instrText>
            </w:r>
            <w:r>
              <w:rPr>
                <w:noProof/>
                <w:webHidden/>
              </w:rPr>
            </w:r>
            <w:r>
              <w:rPr>
                <w:noProof/>
                <w:webHidden/>
              </w:rPr>
              <w:fldChar w:fldCharType="separate"/>
            </w:r>
            <w:r>
              <w:rPr>
                <w:noProof/>
                <w:webHidden/>
              </w:rPr>
              <w:t>3</w:t>
            </w:r>
            <w:r>
              <w:rPr>
                <w:noProof/>
                <w:webHidden/>
              </w:rPr>
              <w:fldChar w:fldCharType="end"/>
            </w:r>
          </w:hyperlink>
        </w:p>
        <w:p w:rsidR="00F07FEE" w:rsidRDefault="00F07FE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015065" w:history="1">
            <w:r w:rsidRPr="000E11F1">
              <w:rPr>
                <w:rStyle w:val="Hyperlink"/>
                <w:noProof/>
              </w:rPr>
              <w:t>Abstract</w:t>
            </w:r>
            <w:r>
              <w:rPr>
                <w:noProof/>
                <w:webHidden/>
              </w:rPr>
              <w:tab/>
            </w:r>
            <w:r>
              <w:rPr>
                <w:noProof/>
                <w:webHidden/>
              </w:rPr>
              <w:fldChar w:fldCharType="begin"/>
            </w:r>
            <w:r>
              <w:rPr>
                <w:noProof/>
                <w:webHidden/>
              </w:rPr>
              <w:instrText xml:space="preserve"> PAGEREF _Toc35015065 \h </w:instrText>
            </w:r>
            <w:r>
              <w:rPr>
                <w:noProof/>
                <w:webHidden/>
              </w:rPr>
            </w:r>
            <w:r>
              <w:rPr>
                <w:noProof/>
                <w:webHidden/>
              </w:rPr>
              <w:fldChar w:fldCharType="separate"/>
            </w:r>
            <w:r>
              <w:rPr>
                <w:noProof/>
                <w:webHidden/>
              </w:rPr>
              <w:t>3</w:t>
            </w:r>
            <w:r>
              <w:rPr>
                <w:noProof/>
                <w:webHidden/>
              </w:rPr>
              <w:fldChar w:fldCharType="end"/>
            </w:r>
          </w:hyperlink>
        </w:p>
        <w:p w:rsidR="00F07FEE" w:rsidRDefault="00F07FE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015066" w:history="1">
            <w:r w:rsidRPr="000E11F1">
              <w:rPr>
                <w:rStyle w:val="Hyperlink"/>
                <w:noProof/>
              </w:rPr>
              <w:t>Declaration</w:t>
            </w:r>
            <w:r>
              <w:rPr>
                <w:noProof/>
                <w:webHidden/>
              </w:rPr>
              <w:tab/>
            </w:r>
            <w:r>
              <w:rPr>
                <w:noProof/>
                <w:webHidden/>
              </w:rPr>
              <w:fldChar w:fldCharType="begin"/>
            </w:r>
            <w:r>
              <w:rPr>
                <w:noProof/>
                <w:webHidden/>
              </w:rPr>
              <w:instrText xml:space="preserve"> PAGEREF _Toc35015066 \h </w:instrText>
            </w:r>
            <w:r>
              <w:rPr>
                <w:noProof/>
                <w:webHidden/>
              </w:rPr>
            </w:r>
            <w:r>
              <w:rPr>
                <w:noProof/>
                <w:webHidden/>
              </w:rPr>
              <w:fldChar w:fldCharType="separate"/>
            </w:r>
            <w:r>
              <w:rPr>
                <w:noProof/>
                <w:webHidden/>
              </w:rPr>
              <w:t>3</w:t>
            </w:r>
            <w:r>
              <w:rPr>
                <w:noProof/>
                <w:webHidden/>
              </w:rPr>
              <w:fldChar w:fldCharType="end"/>
            </w:r>
          </w:hyperlink>
        </w:p>
        <w:p w:rsidR="00F07FEE" w:rsidRDefault="00F07FE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015067" w:history="1">
            <w:r w:rsidRPr="000E11F1">
              <w:rPr>
                <w:rStyle w:val="Hyperlink"/>
                <w:noProof/>
              </w:rPr>
              <w:t>Introduction</w:t>
            </w:r>
            <w:r>
              <w:rPr>
                <w:noProof/>
                <w:webHidden/>
              </w:rPr>
              <w:tab/>
            </w:r>
            <w:r>
              <w:rPr>
                <w:noProof/>
                <w:webHidden/>
              </w:rPr>
              <w:fldChar w:fldCharType="begin"/>
            </w:r>
            <w:r>
              <w:rPr>
                <w:noProof/>
                <w:webHidden/>
              </w:rPr>
              <w:instrText xml:space="preserve"> PAGEREF _Toc35015067 \h </w:instrText>
            </w:r>
            <w:r>
              <w:rPr>
                <w:noProof/>
                <w:webHidden/>
              </w:rPr>
            </w:r>
            <w:r>
              <w:rPr>
                <w:noProof/>
                <w:webHidden/>
              </w:rPr>
              <w:fldChar w:fldCharType="separate"/>
            </w:r>
            <w:r>
              <w:rPr>
                <w:noProof/>
                <w:webHidden/>
              </w:rPr>
              <w:t>4</w:t>
            </w:r>
            <w:r>
              <w:rPr>
                <w:noProof/>
                <w:webHidden/>
              </w:rPr>
              <w:fldChar w:fldCharType="end"/>
            </w:r>
          </w:hyperlink>
        </w:p>
        <w:p w:rsidR="00F07FEE" w:rsidRDefault="00F07FE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015068" w:history="1">
            <w:r w:rsidRPr="000E11F1">
              <w:rPr>
                <w:rStyle w:val="Hyperlink"/>
                <w:rFonts w:ascii="Bodoni 72 Oldstyle" w:hAnsi="Bodoni 72 Oldstyle" w:cstheme="majorBidi"/>
                <w:noProof/>
              </w:rPr>
              <w:t>1.</w:t>
            </w:r>
            <w:r>
              <w:rPr>
                <w:rFonts w:asciiTheme="minorHAnsi" w:eastAsiaTheme="minorEastAsia" w:hAnsiTheme="minorHAnsi" w:cstheme="minorBidi"/>
                <w:b w:val="0"/>
                <w:bCs w:val="0"/>
                <w:noProof/>
                <w:sz w:val="24"/>
                <w:szCs w:val="24"/>
                <w:lang w:val="en-IN" w:eastAsia="zh-CN"/>
              </w:rPr>
              <w:tab/>
            </w:r>
            <w:r w:rsidRPr="000E11F1">
              <w:rPr>
                <w:rStyle w:val="Hyperlink"/>
                <w:rFonts w:ascii="Bodoni 72 Oldstyle" w:hAnsi="Bodoni 72 Oldstyle" w:cstheme="majorBidi"/>
                <w:noProof/>
              </w:rPr>
              <w:t>Fungi</w:t>
            </w:r>
            <w:r>
              <w:rPr>
                <w:noProof/>
                <w:webHidden/>
              </w:rPr>
              <w:tab/>
            </w:r>
            <w:r>
              <w:rPr>
                <w:noProof/>
                <w:webHidden/>
              </w:rPr>
              <w:fldChar w:fldCharType="begin"/>
            </w:r>
            <w:r>
              <w:rPr>
                <w:noProof/>
                <w:webHidden/>
              </w:rPr>
              <w:instrText xml:space="preserve"> PAGEREF _Toc35015068 \h </w:instrText>
            </w:r>
            <w:r>
              <w:rPr>
                <w:noProof/>
                <w:webHidden/>
              </w:rPr>
            </w:r>
            <w:r>
              <w:rPr>
                <w:noProof/>
                <w:webHidden/>
              </w:rPr>
              <w:fldChar w:fldCharType="separate"/>
            </w:r>
            <w:r>
              <w:rPr>
                <w:noProof/>
                <w:webHidden/>
              </w:rPr>
              <w:t>4</w:t>
            </w:r>
            <w:r>
              <w:rPr>
                <w:noProof/>
                <w:webHidden/>
              </w:rPr>
              <w:fldChar w:fldCharType="end"/>
            </w:r>
          </w:hyperlink>
        </w:p>
        <w:p w:rsidR="00F07FEE" w:rsidRDefault="00F07FE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015069" w:history="1">
            <w:r w:rsidRPr="000E11F1">
              <w:rPr>
                <w:rStyle w:val="Hyperlink"/>
                <w:rFonts w:ascii="Bodoni 72 Oldstyle" w:hAnsi="Bodoni 72 Oldstyle" w:cstheme="majorBidi"/>
                <w:noProof/>
              </w:rPr>
              <w:t>2.</w:t>
            </w:r>
            <w:r>
              <w:rPr>
                <w:rFonts w:asciiTheme="minorHAnsi" w:eastAsiaTheme="minorEastAsia" w:hAnsiTheme="minorHAnsi" w:cstheme="minorBidi"/>
                <w:b w:val="0"/>
                <w:bCs w:val="0"/>
                <w:noProof/>
                <w:sz w:val="24"/>
                <w:szCs w:val="24"/>
                <w:lang w:val="en-IN" w:eastAsia="zh-CN"/>
              </w:rPr>
              <w:tab/>
            </w:r>
            <w:r w:rsidRPr="000E11F1">
              <w:rPr>
                <w:rStyle w:val="Hyperlink"/>
                <w:rFonts w:ascii="Bodoni 72 Oldstyle" w:hAnsi="Bodoni 72 Oldstyle" w:cstheme="majorBidi"/>
                <w:noProof/>
              </w:rPr>
              <w:t>Human-Fungal Interactions</w:t>
            </w:r>
            <w:r>
              <w:rPr>
                <w:noProof/>
                <w:webHidden/>
              </w:rPr>
              <w:tab/>
            </w:r>
            <w:r>
              <w:rPr>
                <w:noProof/>
                <w:webHidden/>
              </w:rPr>
              <w:fldChar w:fldCharType="begin"/>
            </w:r>
            <w:r>
              <w:rPr>
                <w:noProof/>
                <w:webHidden/>
              </w:rPr>
              <w:instrText xml:space="preserve"> PAGEREF _Toc35015069 \h </w:instrText>
            </w:r>
            <w:r>
              <w:rPr>
                <w:noProof/>
                <w:webHidden/>
              </w:rPr>
            </w:r>
            <w:r>
              <w:rPr>
                <w:noProof/>
                <w:webHidden/>
              </w:rPr>
              <w:fldChar w:fldCharType="separate"/>
            </w:r>
            <w:r>
              <w:rPr>
                <w:noProof/>
                <w:webHidden/>
              </w:rPr>
              <w:t>5</w:t>
            </w:r>
            <w:r>
              <w:rPr>
                <w:noProof/>
                <w:webHidden/>
              </w:rPr>
              <w:fldChar w:fldCharType="end"/>
            </w:r>
          </w:hyperlink>
        </w:p>
        <w:p w:rsidR="00F07FEE" w:rsidRDefault="00F07FEE">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5015070" w:history="1">
            <w:r w:rsidRPr="000E11F1">
              <w:rPr>
                <w:rStyle w:val="Hyperlink"/>
                <w:rFonts w:ascii="Bodoni 72 Oldstyle" w:hAnsi="Bodoni 72 Oldstyle"/>
                <w:noProof/>
              </w:rPr>
              <w:t>3.        Candida and Candidiasis</w:t>
            </w:r>
            <w:r>
              <w:rPr>
                <w:noProof/>
                <w:webHidden/>
              </w:rPr>
              <w:tab/>
            </w:r>
            <w:r>
              <w:rPr>
                <w:noProof/>
                <w:webHidden/>
              </w:rPr>
              <w:fldChar w:fldCharType="begin"/>
            </w:r>
            <w:r>
              <w:rPr>
                <w:noProof/>
                <w:webHidden/>
              </w:rPr>
              <w:instrText xml:space="preserve"> PAGEREF _Toc35015070 \h </w:instrText>
            </w:r>
            <w:r>
              <w:rPr>
                <w:noProof/>
                <w:webHidden/>
              </w:rPr>
            </w:r>
            <w:r>
              <w:rPr>
                <w:noProof/>
                <w:webHidden/>
              </w:rPr>
              <w:fldChar w:fldCharType="separate"/>
            </w:r>
            <w:r>
              <w:rPr>
                <w:noProof/>
                <w:webHidden/>
              </w:rPr>
              <w:t>6</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1" w:history="1">
            <w:r w:rsidRPr="000E11F1">
              <w:rPr>
                <w:rStyle w:val="Hyperlink"/>
                <w:noProof/>
              </w:rPr>
              <w:t xml:space="preserve">3.1 </w:t>
            </w:r>
            <w:r>
              <w:rPr>
                <w:rFonts w:asciiTheme="minorHAnsi" w:eastAsiaTheme="minorEastAsia" w:hAnsiTheme="minorHAnsi" w:cstheme="minorBidi"/>
                <w:noProof/>
                <w:sz w:val="24"/>
                <w:szCs w:val="24"/>
                <w:lang w:val="en-IN" w:eastAsia="zh-CN"/>
              </w:rPr>
              <w:tab/>
            </w:r>
            <w:r w:rsidRPr="000E11F1">
              <w:rPr>
                <w:rStyle w:val="Hyperlink"/>
                <w:noProof/>
              </w:rPr>
              <w:t>History</w:t>
            </w:r>
            <w:r>
              <w:rPr>
                <w:noProof/>
                <w:webHidden/>
              </w:rPr>
              <w:tab/>
            </w:r>
            <w:r>
              <w:rPr>
                <w:noProof/>
                <w:webHidden/>
              </w:rPr>
              <w:fldChar w:fldCharType="begin"/>
            </w:r>
            <w:r>
              <w:rPr>
                <w:noProof/>
                <w:webHidden/>
              </w:rPr>
              <w:instrText xml:space="preserve"> PAGEREF _Toc35015071 \h </w:instrText>
            </w:r>
            <w:r>
              <w:rPr>
                <w:noProof/>
                <w:webHidden/>
              </w:rPr>
            </w:r>
            <w:r>
              <w:rPr>
                <w:noProof/>
                <w:webHidden/>
              </w:rPr>
              <w:fldChar w:fldCharType="separate"/>
            </w:r>
            <w:r>
              <w:rPr>
                <w:noProof/>
                <w:webHidden/>
              </w:rPr>
              <w:t>6</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2" w:history="1">
            <w:r w:rsidRPr="000E11F1">
              <w:rPr>
                <w:rStyle w:val="Hyperlink"/>
                <w:noProof/>
              </w:rPr>
              <w:t>3.2</w:t>
            </w:r>
            <w:r>
              <w:rPr>
                <w:rFonts w:asciiTheme="minorHAnsi" w:eastAsiaTheme="minorEastAsia" w:hAnsiTheme="minorHAnsi" w:cstheme="minorBidi"/>
                <w:noProof/>
                <w:sz w:val="24"/>
                <w:szCs w:val="24"/>
                <w:lang w:val="en-IN" w:eastAsia="zh-CN"/>
              </w:rPr>
              <w:tab/>
            </w:r>
            <w:r w:rsidRPr="000E11F1">
              <w:rPr>
                <w:rStyle w:val="Hyperlink"/>
                <w:noProof/>
              </w:rPr>
              <w:t xml:space="preserve">Morphological switching and mating in </w:t>
            </w:r>
            <w:r w:rsidRPr="000E11F1">
              <w:rPr>
                <w:rStyle w:val="Hyperlink"/>
                <w:i/>
                <w:iCs/>
                <w:noProof/>
              </w:rPr>
              <w:t>Candida albicans</w:t>
            </w:r>
            <w:r>
              <w:rPr>
                <w:noProof/>
                <w:webHidden/>
              </w:rPr>
              <w:tab/>
            </w:r>
            <w:r>
              <w:rPr>
                <w:noProof/>
                <w:webHidden/>
              </w:rPr>
              <w:fldChar w:fldCharType="begin"/>
            </w:r>
            <w:r>
              <w:rPr>
                <w:noProof/>
                <w:webHidden/>
              </w:rPr>
              <w:instrText xml:space="preserve"> PAGEREF _Toc35015072 \h </w:instrText>
            </w:r>
            <w:r>
              <w:rPr>
                <w:noProof/>
                <w:webHidden/>
              </w:rPr>
            </w:r>
            <w:r>
              <w:rPr>
                <w:noProof/>
                <w:webHidden/>
              </w:rPr>
              <w:fldChar w:fldCharType="separate"/>
            </w:r>
            <w:r>
              <w:rPr>
                <w:noProof/>
                <w:webHidden/>
              </w:rPr>
              <w:t>8</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3" w:history="1">
            <w:r w:rsidRPr="000E11F1">
              <w:rPr>
                <w:rStyle w:val="Hyperlink"/>
                <w:noProof/>
              </w:rPr>
              <w:t xml:space="preserve">3.3 </w:t>
            </w:r>
            <w:r>
              <w:rPr>
                <w:rFonts w:asciiTheme="minorHAnsi" w:eastAsiaTheme="minorEastAsia" w:hAnsiTheme="minorHAnsi" w:cstheme="minorBidi"/>
                <w:noProof/>
                <w:sz w:val="24"/>
                <w:szCs w:val="24"/>
                <w:lang w:val="en-IN" w:eastAsia="zh-CN"/>
              </w:rPr>
              <w:tab/>
            </w:r>
            <w:r w:rsidRPr="000E11F1">
              <w:rPr>
                <w:rStyle w:val="Hyperlink"/>
                <w:noProof/>
              </w:rPr>
              <w:t xml:space="preserve">General features of </w:t>
            </w:r>
            <w:r w:rsidRPr="000E11F1">
              <w:rPr>
                <w:rStyle w:val="Hyperlink"/>
                <w:i/>
                <w:iCs/>
                <w:noProof/>
              </w:rPr>
              <w:t>Candida glabrata</w:t>
            </w:r>
            <w:r>
              <w:rPr>
                <w:noProof/>
                <w:webHidden/>
              </w:rPr>
              <w:tab/>
            </w:r>
            <w:r>
              <w:rPr>
                <w:noProof/>
                <w:webHidden/>
              </w:rPr>
              <w:fldChar w:fldCharType="begin"/>
            </w:r>
            <w:r>
              <w:rPr>
                <w:noProof/>
                <w:webHidden/>
              </w:rPr>
              <w:instrText xml:space="preserve"> PAGEREF _Toc35015073 \h </w:instrText>
            </w:r>
            <w:r>
              <w:rPr>
                <w:noProof/>
                <w:webHidden/>
              </w:rPr>
            </w:r>
            <w:r>
              <w:rPr>
                <w:noProof/>
                <w:webHidden/>
              </w:rPr>
              <w:fldChar w:fldCharType="separate"/>
            </w:r>
            <w:r>
              <w:rPr>
                <w:noProof/>
                <w:webHidden/>
              </w:rPr>
              <w:t>10</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4" w:history="1">
            <w:r w:rsidRPr="000E11F1">
              <w:rPr>
                <w:rStyle w:val="Hyperlink"/>
                <w:noProof/>
              </w:rPr>
              <w:t xml:space="preserve">3.4 </w:t>
            </w:r>
            <w:r>
              <w:rPr>
                <w:rFonts w:asciiTheme="minorHAnsi" w:eastAsiaTheme="minorEastAsia" w:hAnsiTheme="minorHAnsi" w:cstheme="minorBidi"/>
                <w:noProof/>
                <w:sz w:val="24"/>
                <w:szCs w:val="24"/>
                <w:lang w:val="en-IN" w:eastAsia="zh-CN"/>
              </w:rPr>
              <w:tab/>
            </w:r>
            <w:r w:rsidRPr="000E11F1">
              <w:rPr>
                <w:rStyle w:val="Hyperlink"/>
                <w:noProof/>
              </w:rPr>
              <w:t xml:space="preserve">Sources of </w:t>
            </w:r>
            <w:r w:rsidRPr="000E11F1">
              <w:rPr>
                <w:rStyle w:val="Hyperlink"/>
                <w:i/>
                <w:iCs/>
                <w:noProof/>
              </w:rPr>
              <w:t>C. albicans</w:t>
            </w:r>
            <w:r w:rsidRPr="000E11F1">
              <w:rPr>
                <w:rStyle w:val="Hyperlink"/>
                <w:noProof/>
              </w:rPr>
              <w:t xml:space="preserve"> and </w:t>
            </w:r>
            <w:r w:rsidRPr="000E11F1">
              <w:rPr>
                <w:rStyle w:val="Hyperlink"/>
                <w:i/>
                <w:iCs/>
                <w:noProof/>
              </w:rPr>
              <w:t>C. glabrata</w:t>
            </w:r>
            <w:r w:rsidRPr="000E11F1">
              <w:rPr>
                <w:rStyle w:val="Hyperlink"/>
                <w:noProof/>
              </w:rPr>
              <w:t xml:space="preserve"> infections</w:t>
            </w:r>
            <w:r>
              <w:rPr>
                <w:noProof/>
                <w:webHidden/>
              </w:rPr>
              <w:tab/>
            </w:r>
            <w:r>
              <w:rPr>
                <w:noProof/>
                <w:webHidden/>
              </w:rPr>
              <w:fldChar w:fldCharType="begin"/>
            </w:r>
            <w:r>
              <w:rPr>
                <w:noProof/>
                <w:webHidden/>
              </w:rPr>
              <w:instrText xml:space="preserve"> PAGEREF _Toc35015074 \h </w:instrText>
            </w:r>
            <w:r>
              <w:rPr>
                <w:noProof/>
                <w:webHidden/>
              </w:rPr>
            </w:r>
            <w:r>
              <w:rPr>
                <w:noProof/>
                <w:webHidden/>
              </w:rPr>
              <w:fldChar w:fldCharType="separate"/>
            </w:r>
            <w:r>
              <w:rPr>
                <w:noProof/>
                <w:webHidden/>
              </w:rPr>
              <w:t>12</w:t>
            </w:r>
            <w:r>
              <w:rPr>
                <w:noProof/>
                <w:webHidden/>
              </w:rPr>
              <w:fldChar w:fldCharType="end"/>
            </w:r>
          </w:hyperlink>
        </w:p>
        <w:p w:rsidR="00F07FEE" w:rsidRDefault="00F07FE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015075" w:history="1">
            <w:r w:rsidRPr="000E11F1">
              <w:rPr>
                <w:rStyle w:val="Hyperlink"/>
                <w:rFonts w:ascii="Bodoni 72 Oldstyle" w:hAnsi="Bodoni 72 Oldstyle" w:cstheme="majorBidi"/>
                <w:noProof/>
              </w:rPr>
              <w:t>4.</w:t>
            </w:r>
            <w:r>
              <w:rPr>
                <w:rFonts w:asciiTheme="minorHAnsi" w:eastAsiaTheme="minorEastAsia" w:hAnsiTheme="minorHAnsi" w:cstheme="minorBidi"/>
                <w:b w:val="0"/>
                <w:bCs w:val="0"/>
                <w:noProof/>
                <w:sz w:val="24"/>
                <w:szCs w:val="24"/>
                <w:lang w:val="en-IN" w:eastAsia="zh-CN"/>
              </w:rPr>
              <w:tab/>
            </w:r>
            <w:r w:rsidRPr="000E11F1">
              <w:rPr>
                <w:rStyle w:val="Hyperlink"/>
                <w:rFonts w:ascii="Bodoni 72 Oldstyle" w:hAnsi="Bodoni 72 Oldstyle" w:cstheme="majorBidi"/>
                <w:noProof/>
              </w:rPr>
              <w:t xml:space="preserve">Basics of virulence by </w:t>
            </w:r>
            <w:r w:rsidRPr="000E11F1">
              <w:rPr>
                <w:rStyle w:val="Hyperlink"/>
                <w:rFonts w:ascii="Bodoni 72 Oldstyle" w:hAnsi="Bodoni 72 Oldstyle" w:cstheme="majorBidi"/>
                <w:i/>
                <w:iCs/>
                <w:noProof/>
              </w:rPr>
              <w:t>Candida</w:t>
            </w:r>
            <w:r w:rsidRPr="000E11F1">
              <w:rPr>
                <w:rStyle w:val="Hyperlink"/>
                <w:rFonts w:ascii="Bodoni 72 Oldstyle" w:hAnsi="Bodoni 72 Oldstyle" w:cstheme="majorBidi"/>
                <w:noProof/>
              </w:rPr>
              <w:t xml:space="preserve"> </w:t>
            </w:r>
            <w:r w:rsidRPr="000E11F1">
              <w:rPr>
                <w:rStyle w:val="Hyperlink"/>
                <w:rFonts w:ascii="Bodoni 72 Oldstyle" w:hAnsi="Bodoni 72 Oldstyle" w:cstheme="majorBidi"/>
                <w:i/>
                <w:iCs/>
                <w:noProof/>
              </w:rPr>
              <w:t>spp</w:t>
            </w:r>
            <w:r w:rsidRPr="000E11F1">
              <w:rPr>
                <w:rStyle w:val="Hyperlink"/>
                <w:rFonts w:ascii="Bodoni 72 Oldstyle" w:hAnsi="Bodoni 72 Oldstyle" w:cstheme="majorBidi"/>
                <w:noProof/>
              </w:rPr>
              <w:t>.</w:t>
            </w:r>
            <w:r>
              <w:rPr>
                <w:noProof/>
                <w:webHidden/>
              </w:rPr>
              <w:tab/>
            </w:r>
            <w:r>
              <w:rPr>
                <w:noProof/>
                <w:webHidden/>
              </w:rPr>
              <w:fldChar w:fldCharType="begin"/>
            </w:r>
            <w:r>
              <w:rPr>
                <w:noProof/>
                <w:webHidden/>
              </w:rPr>
              <w:instrText xml:space="preserve"> PAGEREF _Toc35015075 \h </w:instrText>
            </w:r>
            <w:r>
              <w:rPr>
                <w:noProof/>
                <w:webHidden/>
              </w:rPr>
            </w:r>
            <w:r>
              <w:rPr>
                <w:noProof/>
                <w:webHidden/>
              </w:rPr>
              <w:fldChar w:fldCharType="separate"/>
            </w:r>
            <w:r>
              <w:rPr>
                <w:noProof/>
                <w:webHidden/>
              </w:rPr>
              <w:t>14</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6" w:history="1">
            <w:r w:rsidRPr="000E11F1">
              <w:rPr>
                <w:rStyle w:val="Hyperlink"/>
                <w:noProof/>
              </w:rPr>
              <w:t>4.1</w:t>
            </w:r>
            <w:r>
              <w:rPr>
                <w:rFonts w:asciiTheme="minorHAnsi" w:eastAsiaTheme="minorEastAsia" w:hAnsiTheme="minorHAnsi" w:cstheme="minorBidi"/>
                <w:noProof/>
                <w:sz w:val="24"/>
                <w:szCs w:val="24"/>
                <w:lang w:val="en-IN" w:eastAsia="zh-CN"/>
              </w:rPr>
              <w:tab/>
            </w:r>
            <w:r w:rsidRPr="000E11F1">
              <w:rPr>
                <w:rStyle w:val="Hyperlink"/>
                <w:noProof/>
              </w:rPr>
              <w:t>Adherence</w:t>
            </w:r>
            <w:r>
              <w:rPr>
                <w:noProof/>
                <w:webHidden/>
              </w:rPr>
              <w:tab/>
            </w:r>
            <w:r>
              <w:rPr>
                <w:noProof/>
                <w:webHidden/>
              </w:rPr>
              <w:fldChar w:fldCharType="begin"/>
            </w:r>
            <w:r>
              <w:rPr>
                <w:noProof/>
                <w:webHidden/>
              </w:rPr>
              <w:instrText xml:space="preserve"> PAGEREF _Toc35015076 \h </w:instrText>
            </w:r>
            <w:r>
              <w:rPr>
                <w:noProof/>
                <w:webHidden/>
              </w:rPr>
            </w:r>
            <w:r>
              <w:rPr>
                <w:noProof/>
                <w:webHidden/>
              </w:rPr>
              <w:fldChar w:fldCharType="separate"/>
            </w:r>
            <w:r>
              <w:rPr>
                <w:noProof/>
                <w:webHidden/>
              </w:rPr>
              <w:t>14</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7" w:history="1">
            <w:r w:rsidRPr="000E11F1">
              <w:rPr>
                <w:rStyle w:val="Hyperlink"/>
                <w:noProof/>
              </w:rPr>
              <w:t>4.2</w:t>
            </w:r>
            <w:r>
              <w:rPr>
                <w:rFonts w:asciiTheme="minorHAnsi" w:eastAsiaTheme="minorEastAsia" w:hAnsiTheme="minorHAnsi" w:cstheme="minorBidi"/>
                <w:noProof/>
                <w:sz w:val="24"/>
                <w:szCs w:val="24"/>
                <w:lang w:val="en-IN" w:eastAsia="zh-CN"/>
              </w:rPr>
              <w:tab/>
            </w:r>
            <w:r w:rsidRPr="000E11F1">
              <w:rPr>
                <w:rStyle w:val="Hyperlink"/>
                <w:noProof/>
              </w:rPr>
              <w:t>Morphological switch</w:t>
            </w:r>
            <w:r>
              <w:rPr>
                <w:noProof/>
                <w:webHidden/>
              </w:rPr>
              <w:tab/>
            </w:r>
            <w:r>
              <w:rPr>
                <w:noProof/>
                <w:webHidden/>
              </w:rPr>
              <w:fldChar w:fldCharType="begin"/>
            </w:r>
            <w:r>
              <w:rPr>
                <w:noProof/>
                <w:webHidden/>
              </w:rPr>
              <w:instrText xml:space="preserve"> PAGEREF _Toc35015077 \h </w:instrText>
            </w:r>
            <w:r>
              <w:rPr>
                <w:noProof/>
                <w:webHidden/>
              </w:rPr>
            </w:r>
            <w:r>
              <w:rPr>
                <w:noProof/>
                <w:webHidden/>
              </w:rPr>
              <w:fldChar w:fldCharType="separate"/>
            </w:r>
            <w:r>
              <w:rPr>
                <w:noProof/>
                <w:webHidden/>
              </w:rPr>
              <w:t>16</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8" w:history="1">
            <w:r w:rsidRPr="000E11F1">
              <w:rPr>
                <w:rStyle w:val="Hyperlink"/>
                <w:noProof/>
              </w:rPr>
              <w:t xml:space="preserve">4.3 </w:t>
            </w:r>
            <w:r>
              <w:rPr>
                <w:rFonts w:asciiTheme="minorHAnsi" w:eastAsiaTheme="minorEastAsia" w:hAnsiTheme="minorHAnsi" w:cstheme="minorBidi"/>
                <w:noProof/>
                <w:sz w:val="24"/>
                <w:szCs w:val="24"/>
                <w:lang w:val="en-IN" w:eastAsia="zh-CN"/>
              </w:rPr>
              <w:tab/>
            </w:r>
            <w:r w:rsidRPr="000E11F1">
              <w:rPr>
                <w:rStyle w:val="Hyperlink"/>
                <w:noProof/>
              </w:rPr>
              <w:t>Pigmentation</w:t>
            </w:r>
            <w:r>
              <w:rPr>
                <w:noProof/>
                <w:webHidden/>
              </w:rPr>
              <w:tab/>
            </w:r>
            <w:r>
              <w:rPr>
                <w:noProof/>
                <w:webHidden/>
              </w:rPr>
              <w:fldChar w:fldCharType="begin"/>
            </w:r>
            <w:r>
              <w:rPr>
                <w:noProof/>
                <w:webHidden/>
              </w:rPr>
              <w:instrText xml:space="preserve"> PAGEREF _Toc35015078 \h </w:instrText>
            </w:r>
            <w:r>
              <w:rPr>
                <w:noProof/>
                <w:webHidden/>
              </w:rPr>
            </w:r>
            <w:r>
              <w:rPr>
                <w:noProof/>
                <w:webHidden/>
              </w:rPr>
              <w:fldChar w:fldCharType="separate"/>
            </w:r>
            <w:r>
              <w:rPr>
                <w:noProof/>
                <w:webHidden/>
              </w:rPr>
              <w:t>16</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79" w:history="1">
            <w:r w:rsidRPr="000E11F1">
              <w:rPr>
                <w:rStyle w:val="Hyperlink"/>
                <w:noProof/>
              </w:rPr>
              <w:t xml:space="preserve">4.4 </w:t>
            </w:r>
            <w:r>
              <w:rPr>
                <w:rFonts w:asciiTheme="minorHAnsi" w:eastAsiaTheme="minorEastAsia" w:hAnsiTheme="minorHAnsi" w:cstheme="minorBidi"/>
                <w:noProof/>
                <w:sz w:val="24"/>
                <w:szCs w:val="24"/>
                <w:lang w:val="en-IN" w:eastAsia="zh-CN"/>
              </w:rPr>
              <w:tab/>
            </w:r>
            <w:r w:rsidRPr="000E11F1">
              <w:rPr>
                <w:rStyle w:val="Hyperlink"/>
                <w:noProof/>
              </w:rPr>
              <w:t>Signaling cascades</w:t>
            </w:r>
            <w:r>
              <w:rPr>
                <w:noProof/>
                <w:webHidden/>
              </w:rPr>
              <w:tab/>
            </w:r>
            <w:r>
              <w:rPr>
                <w:noProof/>
                <w:webHidden/>
              </w:rPr>
              <w:fldChar w:fldCharType="begin"/>
            </w:r>
            <w:r>
              <w:rPr>
                <w:noProof/>
                <w:webHidden/>
              </w:rPr>
              <w:instrText xml:space="preserve"> PAGEREF _Toc35015079 \h </w:instrText>
            </w:r>
            <w:r>
              <w:rPr>
                <w:noProof/>
                <w:webHidden/>
              </w:rPr>
            </w:r>
            <w:r>
              <w:rPr>
                <w:noProof/>
                <w:webHidden/>
              </w:rPr>
              <w:fldChar w:fldCharType="separate"/>
            </w:r>
            <w:r>
              <w:rPr>
                <w:noProof/>
                <w:webHidden/>
              </w:rPr>
              <w:t>17</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80" w:history="1">
            <w:r w:rsidRPr="000E11F1">
              <w:rPr>
                <w:rStyle w:val="Hyperlink"/>
                <w:noProof/>
              </w:rPr>
              <w:t>4.5</w:t>
            </w:r>
            <w:r>
              <w:rPr>
                <w:rFonts w:asciiTheme="minorHAnsi" w:eastAsiaTheme="minorEastAsia" w:hAnsiTheme="minorHAnsi" w:cstheme="minorBidi"/>
                <w:noProof/>
                <w:sz w:val="24"/>
                <w:szCs w:val="24"/>
                <w:lang w:val="en-IN" w:eastAsia="zh-CN"/>
              </w:rPr>
              <w:tab/>
            </w:r>
            <w:r w:rsidRPr="000E11F1">
              <w:rPr>
                <w:rStyle w:val="Hyperlink"/>
                <w:noProof/>
              </w:rPr>
              <w:t>Response to Stress</w:t>
            </w:r>
            <w:r>
              <w:rPr>
                <w:noProof/>
                <w:webHidden/>
              </w:rPr>
              <w:tab/>
            </w:r>
            <w:r>
              <w:rPr>
                <w:noProof/>
                <w:webHidden/>
              </w:rPr>
              <w:fldChar w:fldCharType="begin"/>
            </w:r>
            <w:r>
              <w:rPr>
                <w:noProof/>
                <w:webHidden/>
              </w:rPr>
              <w:instrText xml:space="preserve"> PAGEREF _Toc35015080 \h </w:instrText>
            </w:r>
            <w:r>
              <w:rPr>
                <w:noProof/>
                <w:webHidden/>
              </w:rPr>
            </w:r>
            <w:r>
              <w:rPr>
                <w:noProof/>
                <w:webHidden/>
              </w:rPr>
              <w:fldChar w:fldCharType="separate"/>
            </w:r>
            <w:r>
              <w:rPr>
                <w:noProof/>
                <w:webHidden/>
              </w:rPr>
              <w:t>18</w:t>
            </w:r>
            <w:r>
              <w:rPr>
                <w:noProof/>
                <w:webHidden/>
              </w:rPr>
              <w:fldChar w:fldCharType="end"/>
            </w:r>
          </w:hyperlink>
        </w:p>
        <w:p w:rsidR="00F07FEE" w:rsidRDefault="00F07FEE">
          <w:pPr>
            <w:pStyle w:val="TOC3"/>
            <w:tabs>
              <w:tab w:val="right" w:leader="dot" w:pos="9350"/>
            </w:tabs>
            <w:rPr>
              <w:rFonts w:asciiTheme="minorHAnsi" w:eastAsiaTheme="minorEastAsia" w:hAnsiTheme="minorHAnsi" w:cstheme="minorBidi"/>
              <w:noProof/>
              <w:sz w:val="24"/>
              <w:szCs w:val="24"/>
              <w:lang w:val="en-IN" w:eastAsia="zh-CN"/>
            </w:rPr>
          </w:pPr>
          <w:hyperlink w:anchor="_Toc35015081" w:history="1">
            <w:r w:rsidRPr="000E11F1">
              <w:rPr>
                <w:rStyle w:val="Hyperlink"/>
                <w:rFonts w:eastAsia="Calibri"/>
                <w:noProof/>
                <w:spacing w:val="5"/>
                <w:lang w:val="en-GB" w:eastAsia="zh-CN"/>
              </w:rPr>
              <w:t>4.5.1.  Heat stress</w:t>
            </w:r>
            <w:r>
              <w:rPr>
                <w:noProof/>
                <w:webHidden/>
              </w:rPr>
              <w:tab/>
            </w:r>
            <w:r>
              <w:rPr>
                <w:noProof/>
                <w:webHidden/>
              </w:rPr>
              <w:fldChar w:fldCharType="begin"/>
            </w:r>
            <w:r>
              <w:rPr>
                <w:noProof/>
                <w:webHidden/>
              </w:rPr>
              <w:instrText xml:space="preserve"> PAGEREF _Toc35015081 \h </w:instrText>
            </w:r>
            <w:r>
              <w:rPr>
                <w:noProof/>
                <w:webHidden/>
              </w:rPr>
            </w:r>
            <w:r>
              <w:rPr>
                <w:noProof/>
                <w:webHidden/>
              </w:rPr>
              <w:fldChar w:fldCharType="separate"/>
            </w:r>
            <w:r>
              <w:rPr>
                <w:noProof/>
                <w:webHidden/>
              </w:rPr>
              <w:t>19</w:t>
            </w:r>
            <w:r>
              <w:rPr>
                <w:noProof/>
                <w:webHidden/>
              </w:rPr>
              <w:fldChar w:fldCharType="end"/>
            </w:r>
          </w:hyperlink>
        </w:p>
        <w:p w:rsidR="00F07FEE" w:rsidRDefault="00F07FEE">
          <w:pPr>
            <w:pStyle w:val="TOC3"/>
            <w:tabs>
              <w:tab w:val="right" w:leader="dot" w:pos="9350"/>
            </w:tabs>
            <w:rPr>
              <w:rFonts w:asciiTheme="minorHAnsi" w:eastAsiaTheme="minorEastAsia" w:hAnsiTheme="minorHAnsi" w:cstheme="minorBidi"/>
              <w:noProof/>
              <w:sz w:val="24"/>
              <w:szCs w:val="24"/>
              <w:lang w:val="en-IN" w:eastAsia="zh-CN"/>
            </w:rPr>
          </w:pPr>
          <w:hyperlink w:anchor="_Toc35015082" w:history="1">
            <w:r w:rsidRPr="000E11F1">
              <w:rPr>
                <w:rStyle w:val="Hyperlink"/>
                <w:noProof/>
              </w:rPr>
              <w:t>4.5.2.  Oxidative stress</w:t>
            </w:r>
            <w:r>
              <w:rPr>
                <w:noProof/>
                <w:webHidden/>
              </w:rPr>
              <w:tab/>
            </w:r>
            <w:r>
              <w:rPr>
                <w:noProof/>
                <w:webHidden/>
              </w:rPr>
              <w:fldChar w:fldCharType="begin"/>
            </w:r>
            <w:r>
              <w:rPr>
                <w:noProof/>
                <w:webHidden/>
              </w:rPr>
              <w:instrText xml:space="preserve"> PAGEREF _Toc35015082 \h </w:instrText>
            </w:r>
            <w:r>
              <w:rPr>
                <w:noProof/>
                <w:webHidden/>
              </w:rPr>
            </w:r>
            <w:r>
              <w:rPr>
                <w:noProof/>
                <w:webHidden/>
              </w:rPr>
              <w:fldChar w:fldCharType="separate"/>
            </w:r>
            <w:r>
              <w:rPr>
                <w:noProof/>
                <w:webHidden/>
              </w:rPr>
              <w:t>21</w:t>
            </w:r>
            <w:r>
              <w:rPr>
                <w:noProof/>
                <w:webHidden/>
              </w:rPr>
              <w:fldChar w:fldCharType="end"/>
            </w:r>
          </w:hyperlink>
        </w:p>
        <w:p w:rsidR="00F07FEE" w:rsidRDefault="00F07FEE">
          <w:pPr>
            <w:pStyle w:val="TOC3"/>
            <w:tabs>
              <w:tab w:val="right" w:leader="dot" w:pos="9350"/>
            </w:tabs>
            <w:rPr>
              <w:rFonts w:asciiTheme="minorHAnsi" w:eastAsiaTheme="minorEastAsia" w:hAnsiTheme="minorHAnsi" w:cstheme="minorBidi"/>
              <w:noProof/>
              <w:sz w:val="24"/>
              <w:szCs w:val="24"/>
              <w:lang w:val="en-IN" w:eastAsia="zh-CN"/>
            </w:rPr>
          </w:pPr>
          <w:hyperlink w:anchor="_Toc35015083" w:history="1">
            <w:r w:rsidRPr="000E11F1">
              <w:rPr>
                <w:rStyle w:val="Hyperlink"/>
                <w:noProof/>
              </w:rPr>
              <w:t>4.5.3.  Osmotic stress</w:t>
            </w:r>
            <w:r>
              <w:rPr>
                <w:noProof/>
                <w:webHidden/>
              </w:rPr>
              <w:tab/>
            </w:r>
            <w:r>
              <w:rPr>
                <w:noProof/>
                <w:webHidden/>
              </w:rPr>
              <w:fldChar w:fldCharType="begin"/>
            </w:r>
            <w:r>
              <w:rPr>
                <w:noProof/>
                <w:webHidden/>
              </w:rPr>
              <w:instrText xml:space="preserve"> PAGEREF _Toc35015083 \h </w:instrText>
            </w:r>
            <w:r>
              <w:rPr>
                <w:noProof/>
                <w:webHidden/>
              </w:rPr>
            </w:r>
            <w:r>
              <w:rPr>
                <w:noProof/>
                <w:webHidden/>
              </w:rPr>
              <w:fldChar w:fldCharType="separate"/>
            </w:r>
            <w:r>
              <w:rPr>
                <w:noProof/>
                <w:webHidden/>
              </w:rPr>
              <w:t>21</w:t>
            </w:r>
            <w:r>
              <w:rPr>
                <w:noProof/>
                <w:webHidden/>
              </w:rPr>
              <w:fldChar w:fldCharType="end"/>
            </w:r>
          </w:hyperlink>
        </w:p>
        <w:p w:rsidR="00F07FEE" w:rsidRDefault="00F07FEE">
          <w:pPr>
            <w:pStyle w:val="TOC3"/>
            <w:tabs>
              <w:tab w:val="right" w:leader="dot" w:pos="9350"/>
            </w:tabs>
            <w:rPr>
              <w:rFonts w:asciiTheme="minorHAnsi" w:eastAsiaTheme="minorEastAsia" w:hAnsiTheme="minorHAnsi" w:cstheme="minorBidi"/>
              <w:noProof/>
              <w:sz w:val="24"/>
              <w:szCs w:val="24"/>
              <w:lang w:val="en-IN" w:eastAsia="zh-CN"/>
            </w:rPr>
          </w:pPr>
          <w:hyperlink w:anchor="_Toc35015084" w:history="1">
            <w:r w:rsidRPr="000E11F1">
              <w:rPr>
                <w:rStyle w:val="Hyperlink"/>
                <w:noProof/>
              </w:rPr>
              <w:t>4.5.4.  pH</w:t>
            </w:r>
            <w:r>
              <w:rPr>
                <w:noProof/>
                <w:webHidden/>
              </w:rPr>
              <w:tab/>
            </w:r>
            <w:r>
              <w:rPr>
                <w:noProof/>
                <w:webHidden/>
              </w:rPr>
              <w:fldChar w:fldCharType="begin"/>
            </w:r>
            <w:r>
              <w:rPr>
                <w:noProof/>
                <w:webHidden/>
              </w:rPr>
              <w:instrText xml:space="preserve"> PAGEREF _Toc35015084 \h </w:instrText>
            </w:r>
            <w:r>
              <w:rPr>
                <w:noProof/>
                <w:webHidden/>
              </w:rPr>
            </w:r>
            <w:r>
              <w:rPr>
                <w:noProof/>
                <w:webHidden/>
              </w:rPr>
              <w:fldChar w:fldCharType="separate"/>
            </w:r>
            <w:r>
              <w:rPr>
                <w:noProof/>
                <w:webHidden/>
              </w:rPr>
              <w:t>21</w:t>
            </w:r>
            <w:r>
              <w:rPr>
                <w:noProof/>
                <w:webHidden/>
              </w:rPr>
              <w:fldChar w:fldCharType="end"/>
            </w:r>
          </w:hyperlink>
        </w:p>
        <w:p w:rsidR="00F07FEE" w:rsidRDefault="00F07FEE">
          <w:pPr>
            <w:pStyle w:val="TOC3"/>
            <w:tabs>
              <w:tab w:val="right" w:leader="dot" w:pos="9350"/>
            </w:tabs>
            <w:rPr>
              <w:rFonts w:asciiTheme="minorHAnsi" w:eastAsiaTheme="minorEastAsia" w:hAnsiTheme="minorHAnsi" w:cstheme="minorBidi"/>
              <w:noProof/>
              <w:sz w:val="24"/>
              <w:szCs w:val="24"/>
              <w:lang w:val="en-IN" w:eastAsia="zh-CN"/>
            </w:rPr>
          </w:pPr>
          <w:hyperlink w:anchor="_Toc35015085" w:history="1">
            <w:r w:rsidRPr="000E11F1">
              <w:rPr>
                <w:rStyle w:val="Hyperlink"/>
                <w:noProof/>
              </w:rPr>
              <w:t>4.5.5.  Carbon assimilation and starvation</w:t>
            </w:r>
            <w:r>
              <w:rPr>
                <w:noProof/>
                <w:webHidden/>
              </w:rPr>
              <w:tab/>
            </w:r>
            <w:r>
              <w:rPr>
                <w:noProof/>
                <w:webHidden/>
              </w:rPr>
              <w:fldChar w:fldCharType="begin"/>
            </w:r>
            <w:r>
              <w:rPr>
                <w:noProof/>
                <w:webHidden/>
              </w:rPr>
              <w:instrText xml:space="preserve"> PAGEREF _Toc35015085 \h </w:instrText>
            </w:r>
            <w:r>
              <w:rPr>
                <w:noProof/>
                <w:webHidden/>
              </w:rPr>
            </w:r>
            <w:r>
              <w:rPr>
                <w:noProof/>
                <w:webHidden/>
              </w:rPr>
              <w:fldChar w:fldCharType="separate"/>
            </w:r>
            <w:r>
              <w:rPr>
                <w:noProof/>
                <w:webHidden/>
              </w:rPr>
              <w:t>22</w:t>
            </w:r>
            <w:r>
              <w:rPr>
                <w:noProof/>
                <w:webHidden/>
              </w:rPr>
              <w:fldChar w:fldCharType="end"/>
            </w:r>
          </w:hyperlink>
        </w:p>
        <w:p w:rsidR="00F07FEE" w:rsidRDefault="00F07FE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015086" w:history="1">
            <w:r w:rsidRPr="000E11F1">
              <w:rPr>
                <w:rStyle w:val="Hyperlink"/>
                <w:rFonts w:ascii="Bodoni 72 Oldstyle" w:hAnsi="Bodoni 72 Oldstyle" w:cstheme="majorBidi"/>
                <w:noProof/>
              </w:rPr>
              <w:t>5.</w:t>
            </w:r>
            <w:r>
              <w:rPr>
                <w:rFonts w:asciiTheme="minorHAnsi" w:eastAsiaTheme="minorEastAsia" w:hAnsiTheme="minorHAnsi" w:cstheme="minorBidi"/>
                <w:b w:val="0"/>
                <w:bCs w:val="0"/>
                <w:noProof/>
                <w:sz w:val="24"/>
                <w:szCs w:val="24"/>
                <w:lang w:val="en-IN" w:eastAsia="zh-CN"/>
              </w:rPr>
              <w:tab/>
            </w:r>
            <w:r w:rsidRPr="000E11F1">
              <w:rPr>
                <w:rStyle w:val="Hyperlink"/>
                <w:rFonts w:ascii="Bodoni 72 Oldstyle" w:hAnsi="Bodoni 72 Oldstyle" w:cstheme="majorBidi"/>
                <w:noProof/>
              </w:rPr>
              <w:t xml:space="preserve">Host immune response against </w:t>
            </w:r>
            <w:r w:rsidRPr="000E11F1">
              <w:rPr>
                <w:rStyle w:val="Hyperlink"/>
                <w:rFonts w:ascii="Bodoni 72 Oldstyle" w:hAnsi="Bodoni 72 Oldstyle" w:cstheme="majorBidi"/>
                <w:i/>
                <w:iCs/>
                <w:noProof/>
              </w:rPr>
              <w:t>C. albicans</w:t>
            </w:r>
            <w:r w:rsidRPr="000E11F1">
              <w:rPr>
                <w:rStyle w:val="Hyperlink"/>
                <w:rFonts w:ascii="Bodoni 72 Oldstyle" w:hAnsi="Bodoni 72 Oldstyle" w:cstheme="majorBidi"/>
                <w:noProof/>
              </w:rPr>
              <w:t xml:space="preserve"> and </w:t>
            </w:r>
            <w:r w:rsidRPr="000E11F1">
              <w:rPr>
                <w:rStyle w:val="Hyperlink"/>
                <w:rFonts w:ascii="Bodoni 72 Oldstyle" w:hAnsi="Bodoni 72 Oldstyle" w:cstheme="majorBidi"/>
                <w:i/>
                <w:iCs/>
                <w:noProof/>
              </w:rPr>
              <w:t>C. glabrata</w:t>
            </w:r>
            <w:r w:rsidRPr="000E11F1">
              <w:rPr>
                <w:rStyle w:val="Hyperlink"/>
                <w:rFonts w:ascii="Bodoni 72 Oldstyle" w:hAnsi="Bodoni 72 Oldstyle" w:cstheme="majorBidi"/>
                <w:noProof/>
              </w:rPr>
              <w:t xml:space="preserve"> infections</w:t>
            </w:r>
            <w:r>
              <w:rPr>
                <w:noProof/>
                <w:webHidden/>
              </w:rPr>
              <w:tab/>
            </w:r>
            <w:r>
              <w:rPr>
                <w:noProof/>
                <w:webHidden/>
              </w:rPr>
              <w:fldChar w:fldCharType="begin"/>
            </w:r>
            <w:r>
              <w:rPr>
                <w:noProof/>
                <w:webHidden/>
              </w:rPr>
              <w:instrText xml:space="preserve"> PAGEREF _Toc35015086 \h </w:instrText>
            </w:r>
            <w:r>
              <w:rPr>
                <w:noProof/>
                <w:webHidden/>
              </w:rPr>
            </w:r>
            <w:r>
              <w:rPr>
                <w:noProof/>
                <w:webHidden/>
              </w:rPr>
              <w:fldChar w:fldCharType="separate"/>
            </w:r>
            <w:r>
              <w:rPr>
                <w:noProof/>
                <w:webHidden/>
              </w:rPr>
              <w:t>23</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87" w:history="1">
            <w:r w:rsidRPr="000E11F1">
              <w:rPr>
                <w:rStyle w:val="Hyperlink"/>
                <w:noProof/>
              </w:rPr>
              <w:t>5.1</w:t>
            </w:r>
            <w:r>
              <w:rPr>
                <w:rFonts w:asciiTheme="minorHAnsi" w:eastAsiaTheme="minorEastAsia" w:hAnsiTheme="minorHAnsi" w:cstheme="minorBidi"/>
                <w:noProof/>
                <w:sz w:val="24"/>
                <w:szCs w:val="24"/>
                <w:lang w:val="en-IN" w:eastAsia="zh-CN"/>
              </w:rPr>
              <w:tab/>
            </w:r>
            <w:r w:rsidRPr="000E11F1">
              <w:rPr>
                <w:rStyle w:val="Hyperlink"/>
                <w:noProof/>
              </w:rPr>
              <w:t>Macrophages</w:t>
            </w:r>
            <w:r>
              <w:rPr>
                <w:noProof/>
                <w:webHidden/>
              </w:rPr>
              <w:tab/>
            </w:r>
            <w:r>
              <w:rPr>
                <w:noProof/>
                <w:webHidden/>
              </w:rPr>
              <w:fldChar w:fldCharType="begin"/>
            </w:r>
            <w:r>
              <w:rPr>
                <w:noProof/>
                <w:webHidden/>
              </w:rPr>
              <w:instrText xml:space="preserve"> PAGEREF _Toc35015087 \h </w:instrText>
            </w:r>
            <w:r>
              <w:rPr>
                <w:noProof/>
                <w:webHidden/>
              </w:rPr>
            </w:r>
            <w:r>
              <w:rPr>
                <w:noProof/>
                <w:webHidden/>
              </w:rPr>
              <w:fldChar w:fldCharType="separate"/>
            </w:r>
            <w:r>
              <w:rPr>
                <w:noProof/>
                <w:webHidden/>
              </w:rPr>
              <w:t>24</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88" w:history="1">
            <w:r w:rsidRPr="000E11F1">
              <w:rPr>
                <w:rStyle w:val="Hyperlink"/>
                <w:noProof/>
              </w:rPr>
              <w:t>5.2</w:t>
            </w:r>
            <w:r>
              <w:rPr>
                <w:rFonts w:asciiTheme="minorHAnsi" w:eastAsiaTheme="minorEastAsia" w:hAnsiTheme="minorHAnsi" w:cstheme="minorBidi"/>
                <w:noProof/>
                <w:sz w:val="24"/>
                <w:szCs w:val="24"/>
                <w:lang w:val="en-IN" w:eastAsia="zh-CN"/>
              </w:rPr>
              <w:tab/>
            </w:r>
            <w:r w:rsidRPr="000E11F1">
              <w:rPr>
                <w:rStyle w:val="Hyperlink"/>
                <w:noProof/>
              </w:rPr>
              <w:t>Neutrophils</w:t>
            </w:r>
            <w:r>
              <w:rPr>
                <w:noProof/>
                <w:webHidden/>
              </w:rPr>
              <w:tab/>
            </w:r>
            <w:r>
              <w:rPr>
                <w:noProof/>
                <w:webHidden/>
              </w:rPr>
              <w:fldChar w:fldCharType="begin"/>
            </w:r>
            <w:r>
              <w:rPr>
                <w:noProof/>
                <w:webHidden/>
              </w:rPr>
              <w:instrText xml:space="preserve"> PAGEREF _Toc35015088 \h </w:instrText>
            </w:r>
            <w:r>
              <w:rPr>
                <w:noProof/>
                <w:webHidden/>
              </w:rPr>
            </w:r>
            <w:r>
              <w:rPr>
                <w:noProof/>
                <w:webHidden/>
              </w:rPr>
              <w:fldChar w:fldCharType="separate"/>
            </w:r>
            <w:r>
              <w:rPr>
                <w:noProof/>
                <w:webHidden/>
              </w:rPr>
              <w:t>26</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89" w:history="1">
            <w:r w:rsidRPr="000E11F1">
              <w:rPr>
                <w:rStyle w:val="Hyperlink"/>
                <w:noProof/>
              </w:rPr>
              <w:t>5.3</w:t>
            </w:r>
            <w:r>
              <w:rPr>
                <w:rFonts w:asciiTheme="minorHAnsi" w:eastAsiaTheme="minorEastAsia" w:hAnsiTheme="minorHAnsi" w:cstheme="minorBidi"/>
                <w:noProof/>
                <w:sz w:val="24"/>
                <w:szCs w:val="24"/>
                <w:lang w:val="en-IN" w:eastAsia="zh-CN"/>
              </w:rPr>
              <w:tab/>
            </w:r>
            <w:r w:rsidRPr="000E11F1">
              <w:rPr>
                <w:rStyle w:val="Hyperlink"/>
                <w:noProof/>
              </w:rPr>
              <w:t>Antimicrobial peptides</w:t>
            </w:r>
            <w:r>
              <w:rPr>
                <w:noProof/>
                <w:webHidden/>
              </w:rPr>
              <w:tab/>
            </w:r>
            <w:r>
              <w:rPr>
                <w:noProof/>
                <w:webHidden/>
              </w:rPr>
              <w:fldChar w:fldCharType="begin"/>
            </w:r>
            <w:r>
              <w:rPr>
                <w:noProof/>
                <w:webHidden/>
              </w:rPr>
              <w:instrText xml:space="preserve"> PAGEREF _Toc35015089 \h </w:instrText>
            </w:r>
            <w:r>
              <w:rPr>
                <w:noProof/>
                <w:webHidden/>
              </w:rPr>
            </w:r>
            <w:r>
              <w:rPr>
                <w:noProof/>
                <w:webHidden/>
              </w:rPr>
              <w:fldChar w:fldCharType="separate"/>
            </w:r>
            <w:r>
              <w:rPr>
                <w:noProof/>
                <w:webHidden/>
              </w:rPr>
              <w:t>27</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0" w:history="1">
            <w:r w:rsidRPr="000E11F1">
              <w:rPr>
                <w:rStyle w:val="Hyperlink"/>
                <w:noProof/>
              </w:rPr>
              <w:t>5.4</w:t>
            </w:r>
            <w:r>
              <w:rPr>
                <w:rFonts w:asciiTheme="minorHAnsi" w:eastAsiaTheme="minorEastAsia" w:hAnsiTheme="minorHAnsi" w:cstheme="minorBidi"/>
                <w:noProof/>
                <w:sz w:val="24"/>
                <w:szCs w:val="24"/>
                <w:lang w:val="en-IN" w:eastAsia="zh-CN"/>
              </w:rPr>
              <w:tab/>
            </w:r>
            <w:r w:rsidRPr="000E11F1">
              <w:rPr>
                <w:rStyle w:val="Hyperlink"/>
                <w:noProof/>
              </w:rPr>
              <w:t>Dendritic cells</w:t>
            </w:r>
            <w:r>
              <w:rPr>
                <w:noProof/>
                <w:webHidden/>
              </w:rPr>
              <w:tab/>
            </w:r>
            <w:r>
              <w:rPr>
                <w:noProof/>
                <w:webHidden/>
              </w:rPr>
              <w:fldChar w:fldCharType="begin"/>
            </w:r>
            <w:r>
              <w:rPr>
                <w:noProof/>
                <w:webHidden/>
              </w:rPr>
              <w:instrText xml:space="preserve"> PAGEREF _Toc35015090 \h </w:instrText>
            </w:r>
            <w:r>
              <w:rPr>
                <w:noProof/>
                <w:webHidden/>
              </w:rPr>
            </w:r>
            <w:r>
              <w:rPr>
                <w:noProof/>
                <w:webHidden/>
              </w:rPr>
              <w:fldChar w:fldCharType="separate"/>
            </w:r>
            <w:r>
              <w:rPr>
                <w:noProof/>
                <w:webHidden/>
              </w:rPr>
              <w:t>28</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1" w:history="1">
            <w:r w:rsidRPr="000E11F1">
              <w:rPr>
                <w:rStyle w:val="Hyperlink"/>
                <w:noProof/>
              </w:rPr>
              <w:t>5.5</w:t>
            </w:r>
            <w:r>
              <w:rPr>
                <w:rFonts w:asciiTheme="minorHAnsi" w:eastAsiaTheme="minorEastAsia" w:hAnsiTheme="minorHAnsi" w:cstheme="minorBidi"/>
                <w:noProof/>
                <w:sz w:val="24"/>
                <w:szCs w:val="24"/>
                <w:lang w:val="en-IN" w:eastAsia="zh-CN"/>
              </w:rPr>
              <w:tab/>
            </w:r>
            <w:r w:rsidRPr="000E11F1">
              <w:rPr>
                <w:rStyle w:val="Hyperlink"/>
                <w:noProof/>
              </w:rPr>
              <w:t>T-cells</w:t>
            </w:r>
            <w:r>
              <w:rPr>
                <w:noProof/>
                <w:webHidden/>
              </w:rPr>
              <w:tab/>
            </w:r>
            <w:r>
              <w:rPr>
                <w:noProof/>
                <w:webHidden/>
              </w:rPr>
              <w:fldChar w:fldCharType="begin"/>
            </w:r>
            <w:r>
              <w:rPr>
                <w:noProof/>
                <w:webHidden/>
              </w:rPr>
              <w:instrText xml:space="preserve"> PAGEREF _Toc35015091 \h </w:instrText>
            </w:r>
            <w:r>
              <w:rPr>
                <w:noProof/>
                <w:webHidden/>
              </w:rPr>
            </w:r>
            <w:r>
              <w:rPr>
                <w:noProof/>
                <w:webHidden/>
              </w:rPr>
              <w:fldChar w:fldCharType="separate"/>
            </w:r>
            <w:r>
              <w:rPr>
                <w:noProof/>
                <w:webHidden/>
              </w:rPr>
              <w:t>29</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2" w:history="1">
            <w:r w:rsidRPr="000E11F1">
              <w:rPr>
                <w:rStyle w:val="Hyperlink"/>
                <w:noProof/>
              </w:rPr>
              <w:t>5.6</w:t>
            </w:r>
            <w:r>
              <w:rPr>
                <w:rFonts w:asciiTheme="minorHAnsi" w:eastAsiaTheme="minorEastAsia" w:hAnsiTheme="minorHAnsi" w:cstheme="minorBidi"/>
                <w:noProof/>
                <w:sz w:val="24"/>
                <w:szCs w:val="24"/>
                <w:lang w:val="en-IN" w:eastAsia="zh-CN"/>
              </w:rPr>
              <w:tab/>
            </w:r>
            <w:r w:rsidRPr="000E11F1">
              <w:rPr>
                <w:rStyle w:val="Hyperlink"/>
                <w:noProof/>
              </w:rPr>
              <w:t>B-cells</w:t>
            </w:r>
            <w:r>
              <w:rPr>
                <w:noProof/>
                <w:webHidden/>
              </w:rPr>
              <w:tab/>
            </w:r>
            <w:r>
              <w:rPr>
                <w:noProof/>
                <w:webHidden/>
              </w:rPr>
              <w:fldChar w:fldCharType="begin"/>
            </w:r>
            <w:r>
              <w:rPr>
                <w:noProof/>
                <w:webHidden/>
              </w:rPr>
              <w:instrText xml:space="preserve"> PAGEREF _Toc35015092 \h </w:instrText>
            </w:r>
            <w:r>
              <w:rPr>
                <w:noProof/>
                <w:webHidden/>
              </w:rPr>
            </w:r>
            <w:r>
              <w:rPr>
                <w:noProof/>
                <w:webHidden/>
              </w:rPr>
              <w:fldChar w:fldCharType="separate"/>
            </w:r>
            <w:r>
              <w:rPr>
                <w:noProof/>
                <w:webHidden/>
              </w:rPr>
              <w:t>30</w:t>
            </w:r>
            <w:r>
              <w:rPr>
                <w:noProof/>
                <w:webHidden/>
              </w:rPr>
              <w:fldChar w:fldCharType="end"/>
            </w:r>
          </w:hyperlink>
        </w:p>
        <w:p w:rsidR="00F07FEE" w:rsidRDefault="00F07FE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015093" w:history="1">
            <w:r w:rsidRPr="000E11F1">
              <w:rPr>
                <w:rStyle w:val="Hyperlink"/>
                <w:rFonts w:ascii="Bodoni 72 Oldstyle" w:hAnsi="Bodoni 72 Oldstyle" w:cstheme="majorBidi"/>
                <w:noProof/>
              </w:rPr>
              <w:t>6.</w:t>
            </w:r>
            <w:r>
              <w:rPr>
                <w:rFonts w:asciiTheme="minorHAnsi" w:eastAsiaTheme="minorEastAsia" w:hAnsiTheme="minorHAnsi" w:cstheme="minorBidi"/>
                <w:b w:val="0"/>
                <w:bCs w:val="0"/>
                <w:noProof/>
                <w:sz w:val="24"/>
                <w:szCs w:val="24"/>
                <w:lang w:val="en-IN" w:eastAsia="zh-CN"/>
              </w:rPr>
              <w:tab/>
            </w:r>
            <w:r w:rsidRPr="000E11F1">
              <w:rPr>
                <w:rStyle w:val="Hyperlink"/>
                <w:rFonts w:ascii="Bodoni 72 Oldstyle" w:hAnsi="Bodoni 72 Oldstyle" w:cstheme="majorBidi"/>
                <w:noProof/>
              </w:rPr>
              <w:t>A</w:t>
            </w:r>
            <w:r w:rsidRPr="000E11F1">
              <w:rPr>
                <w:rStyle w:val="Hyperlink"/>
                <w:rFonts w:ascii="Bodoni 72 Oldstyle" w:hAnsi="Bodoni 72 Oldstyle" w:cstheme="majorBidi"/>
                <w:noProof/>
              </w:rPr>
              <w:t>n</w:t>
            </w:r>
            <w:r w:rsidRPr="000E11F1">
              <w:rPr>
                <w:rStyle w:val="Hyperlink"/>
                <w:rFonts w:ascii="Bodoni 72 Oldstyle" w:hAnsi="Bodoni 72 Oldstyle" w:cstheme="majorBidi"/>
                <w:noProof/>
              </w:rPr>
              <w:t>tifungal Drugs</w:t>
            </w:r>
            <w:r>
              <w:rPr>
                <w:noProof/>
                <w:webHidden/>
              </w:rPr>
              <w:tab/>
            </w:r>
            <w:r>
              <w:rPr>
                <w:noProof/>
                <w:webHidden/>
              </w:rPr>
              <w:fldChar w:fldCharType="begin"/>
            </w:r>
            <w:r>
              <w:rPr>
                <w:noProof/>
                <w:webHidden/>
              </w:rPr>
              <w:instrText xml:space="preserve"> PAGEREF _Toc35015093 \h </w:instrText>
            </w:r>
            <w:r>
              <w:rPr>
                <w:noProof/>
                <w:webHidden/>
              </w:rPr>
            </w:r>
            <w:r>
              <w:rPr>
                <w:noProof/>
                <w:webHidden/>
              </w:rPr>
              <w:fldChar w:fldCharType="separate"/>
            </w:r>
            <w:r>
              <w:rPr>
                <w:noProof/>
                <w:webHidden/>
              </w:rPr>
              <w:t>30</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4" w:history="1">
            <w:r w:rsidRPr="000E11F1">
              <w:rPr>
                <w:rStyle w:val="Hyperlink"/>
                <w:noProof/>
              </w:rPr>
              <w:t>6.1</w:t>
            </w:r>
            <w:r>
              <w:rPr>
                <w:rFonts w:asciiTheme="minorHAnsi" w:eastAsiaTheme="minorEastAsia" w:hAnsiTheme="minorHAnsi" w:cstheme="minorBidi"/>
                <w:noProof/>
                <w:sz w:val="24"/>
                <w:szCs w:val="24"/>
                <w:lang w:val="en-IN" w:eastAsia="zh-CN"/>
              </w:rPr>
              <w:tab/>
            </w:r>
            <w:r w:rsidRPr="000E11F1">
              <w:rPr>
                <w:rStyle w:val="Hyperlink"/>
                <w:noProof/>
              </w:rPr>
              <w:t>Polyenes</w:t>
            </w:r>
            <w:r>
              <w:rPr>
                <w:noProof/>
                <w:webHidden/>
              </w:rPr>
              <w:tab/>
            </w:r>
            <w:r>
              <w:rPr>
                <w:noProof/>
                <w:webHidden/>
              </w:rPr>
              <w:fldChar w:fldCharType="begin"/>
            </w:r>
            <w:r>
              <w:rPr>
                <w:noProof/>
                <w:webHidden/>
              </w:rPr>
              <w:instrText xml:space="preserve"> PAGEREF _Toc35015094 \h </w:instrText>
            </w:r>
            <w:r>
              <w:rPr>
                <w:noProof/>
                <w:webHidden/>
              </w:rPr>
            </w:r>
            <w:r>
              <w:rPr>
                <w:noProof/>
                <w:webHidden/>
              </w:rPr>
              <w:fldChar w:fldCharType="separate"/>
            </w:r>
            <w:r>
              <w:rPr>
                <w:noProof/>
                <w:webHidden/>
              </w:rPr>
              <w:t>31</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5" w:history="1">
            <w:r w:rsidRPr="000E11F1">
              <w:rPr>
                <w:rStyle w:val="Hyperlink"/>
                <w:noProof/>
              </w:rPr>
              <w:t>6.2</w:t>
            </w:r>
            <w:r>
              <w:rPr>
                <w:rFonts w:asciiTheme="minorHAnsi" w:eastAsiaTheme="minorEastAsia" w:hAnsiTheme="minorHAnsi" w:cstheme="minorBidi"/>
                <w:noProof/>
                <w:sz w:val="24"/>
                <w:szCs w:val="24"/>
                <w:lang w:val="en-IN" w:eastAsia="zh-CN"/>
              </w:rPr>
              <w:tab/>
            </w:r>
            <w:r w:rsidRPr="000E11F1">
              <w:rPr>
                <w:rStyle w:val="Hyperlink"/>
                <w:noProof/>
              </w:rPr>
              <w:t>Allylamines</w:t>
            </w:r>
            <w:r>
              <w:rPr>
                <w:noProof/>
                <w:webHidden/>
              </w:rPr>
              <w:tab/>
            </w:r>
            <w:r>
              <w:rPr>
                <w:noProof/>
                <w:webHidden/>
              </w:rPr>
              <w:fldChar w:fldCharType="begin"/>
            </w:r>
            <w:r>
              <w:rPr>
                <w:noProof/>
                <w:webHidden/>
              </w:rPr>
              <w:instrText xml:space="preserve"> PAGEREF _Toc35015095 \h </w:instrText>
            </w:r>
            <w:r>
              <w:rPr>
                <w:noProof/>
                <w:webHidden/>
              </w:rPr>
            </w:r>
            <w:r>
              <w:rPr>
                <w:noProof/>
                <w:webHidden/>
              </w:rPr>
              <w:fldChar w:fldCharType="separate"/>
            </w:r>
            <w:r>
              <w:rPr>
                <w:noProof/>
                <w:webHidden/>
              </w:rPr>
              <w:t>32</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6" w:history="1">
            <w:r w:rsidRPr="000E11F1">
              <w:rPr>
                <w:rStyle w:val="Hyperlink"/>
                <w:noProof/>
              </w:rPr>
              <w:t>6.3</w:t>
            </w:r>
            <w:r>
              <w:rPr>
                <w:rFonts w:asciiTheme="minorHAnsi" w:eastAsiaTheme="minorEastAsia" w:hAnsiTheme="minorHAnsi" w:cstheme="minorBidi"/>
                <w:noProof/>
                <w:sz w:val="24"/>
                <w:szCs w:val="24"/>
                <w:lang w:val="en-IN" w:eastAsia="zh-CN"/>
              </w:rPr>
              <w:tab/>
            </w:r>
            <w:r w:rsidRPr="000E11F1">
              <w:rPr>
                <w:rStyle w:val="Hyperlink"/>
                <w:noProof/>
              </w:rPr>
              <w:t>Morpholines</w:t>
            </w:r>
            <w:r>
              <w:rPr>
                <w:noProof/>
                <w:webHidden/>
              </w:rPr>
              <w:tab/>
            </w:r>
            <w:r>
              <w:rPr>
                <w:noProof/>
                <w:webHidden/>
              </w:rPr>
              <w:fldChar w:fldCharType="begin"/>
            </w:r>
            <w:r>
              <w:rPr>
                <w:noProof/>
                <w:webHidden/>
              </w:rPr>
              <w:instrText xml:space="preserve"> PAGEREF _Toc35015096 \h </w:instrText>
            </w:r>
            <w:r>
              <w:rPr>
                <w:noProof/>
                <w:webHidden/>
              </w:rPr>
            </w:r>
            <w:r>
              <w:rPr>
                <w:noProof/>
                <w:webHidden/>
              </w:rPr>
              <w:fldChar w:fldCharType="separate"/>
            </w:r>
            <w:r>
              <w:rPr>
                <w:noProof/>
                <w:webHidden/>
              </w:rPr>
              <w:t>33</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7" w:history="1">
            <w:r w:rsidRPr="000E11F1">
              <w:rPr>
                <w:rStyle w:val="Hyperlink"/>
                <w:noProof/>
              </w:rPr>
              <w:t>6.4</w:t>
            </w:r>
            <w:r>
              <w:rPr>
                <w:rFonts w:asciiTheme="minorHAnsi" w:eastAsiaTheme="minorEastAsia" w:hAnsiTheme="minorHAnsi" w:cstheme="minorBidi"/>
                <w:noProof/>
                <w:sz w:val="24"/>
                <w:szCs w:val="24"/>
                <w:lang w:val="en-IN" w:eastAsia="zh-CN"/>
              </w:rPr>
              <w:tab/>
            </w:r>
            <w:r w:rsidRPr="000E11F1">
              <w:rPr>
                <w:rStyle w:val="Hyperlink"/>
                <w:noProof/>
              </w:rPr>
              <w:t>Azoles</w:t>
            </w:r>
            <w:r>
              <w:rPr>
                <w:noProof/>
                <w:webHidden/>
              </w:rPr>
              <w:tab/>
            </w:r>
            <w:r>
              <w:rPr>
                <w:noProof/>
                <w:webHidden/>
              </w:rPr>
              <w:fldChar w:fldCharType="begin"/>
            </w:r>
            <w:r>
              <w:rPr>
                <w:noProof/>
                <w:webHidden/>
              </w:rPr>
              <w:instrText xml:space="preserve"> PAGEREF _Toc35015097 \h </w:instrText>
            </w:r>
            <w:r>
              <w:rPr>
                <w:noProof/>
                <w:webHidden/>
              </w:rPr>
            </w:r>
            <w:r>
              <w:rPr>
                <w:noProof/>
                <w:webHidden/>
              </w:rPr>
              <w:fldChar w:fldCharType="separate"/>
            </w:r>
            <w:r>
              <w:rPr>
                <w:noProof/>
                <w:webHidden/>
              </w:rPr>
              <w:t>34</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8" w:history="1">
            <w:r w:rsidRPr="000E11F1">
              <w:rPr>
                <w:rStyle w:val="Hyperlink"/>
                <w:noProof/>
              </w:rPr>
              <w:t>6.5</w:t>
            </w:r>
            <w:r>
              <w:rPr>
                <w:rFonts w:asciiTheme="minorHAnsi" w:eastAsiaTheme="minorEastAsia" w:hAnsiTheme="minorHAnsi" w:cstheme="minorBidi"/>
                <w:noProof/>
                <w:sz w:val="24"/>
                <w:szCs w:val="24"/>
                <w:lang w:val="en-IN" w:eastAsia="zh-CN"/>
              </w:rPr>
              <w:tab/>
            </w:r>
            <w:r w:rsidRPr="000E11F1">
              <w:rPr>
                <w:rStyle w:val="Hyperlink"/>
                <w:noProof/>
              </w:rPr>
              <w:t>Flucytosine</w:t>
            </w:r>
            <w:r>
              <w:rPr>
                <w:noProof/>
                <w:webHidden/>
              </w:rPr>
              <w:tab/>
            </w:r>
            <w:r>
              <w:rPr>
                <w:noProof/>
                <w:webHidden/>
              </w:rPr>
              <w:fldChar w:fldCharType="begin"/>
            </w:r>
            <w:r>
              <w:rPr>
                <w:noProof/>
                <w:webHidden/>
              </w:rPr>
              <w:instrText xml:space="preserve"> PAGEREF _Toc35015098 \h </w:instrText>
            </w:r>
            <w:r>
              <w:rPr>
                <w:noProof/>
                <w:webHidden/>
              </w:rPr>
            </w:r>
            <w:r>
              <w:rPr>
                <w:noProof/>
                <w:webHidden/>
              </w:rPr>
              <w:fldChar w:fldCharType="separate"/>
            </w:r>
            <w:r>
              <w:rPr>
                <w:noProof/>
                <w:webHidden/>
              </w:rPr>
              <w:t>36</w:t>
            </w:r>
            <w:r>
              <w:rPr>
                <w:noProof/>
                <w:webHidden/>
              </w:rPr>
              <w:fldChar w:fldCharType="end"/>
            </w:r>
          </w:hyperlink>
        </w:p>
        <w:p w:rsidR="00F07FEE" w:rsidRDefault="00F07FE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015099" w:history="1">
            <w:r w:rsidRPr="000E11F1">
              <w:rPr>
                <w:rStyle w:val="Hyperlink"/>
                <w:b/>
                <w:noProof/>
              </w:rPr>
              <w:t>6.6</w:t>
            </w:r>
            <w:r>
              <w:rPr>
                <w:rFonts w:asciiTheme="minorHAnsi" w:eastAsiaTheme="minorEastAsia" w:hAnsiTheme="minorHAnsi" w:cstheme="minorBidi"/>
                <w:noProof/>
                <w:sz w:val="24"/>
                <w:szCs w:val="24"/>
                <w:lang w:val="en-IN" w:eastAsia="zh-CN"/>
              </w:rPr>
              <w:tab/>
            </w:r>
            <w:r w:rsidRPr="000E11F1">
              <w:rPr>
                <w:rStyle w:val="Hyperlink"/>
                <w:noProof/>
              </w:rPr>
              <w:t>Echinocandins</w:t>
            </w:r>
            <w:r>
              <w:rPr>
                <w:noProof/>
                <w:webHidden/>
              </w:rPr>
              <w:tab/>
            </w:r>
            <w:r>
              <w:rPr>
                <w:noProof/>
                <w:webHidden/>
              </w:rPr>
              <w:fldChar w:fldCharType="begin"/>
            </w:r>
            <w:r>
              <w:rPr>
                <w:noProof/>
                <w:webHidden/>
              </w:rPr>
              <w:instrText xml:space="preserve"> PAGEREF _Toc35015099 \h </w:instrText>
            </w:r>
            <w:r>
              <w:rPr>
                <w:noProof/>
                <w:webHidden/>
              </w:rPr>
            </w:r>
            <w:r>
              <w:rPr>
                <w:noProof/>
                <w:webHidden/>
              </w:rPr>
              <w:fldChar w:fldCharType="separate"/>
            </w:r>
            <w:r>
              <w:rPr>
                <w:noProof/>
                <w:webHidden/>
              </w:rPr>
              <w:t>37</w:t>
            </w:r>
            <w:r>
              <w:rPr>
                <w:noProof/>
                <w:webHidden/>
              </w:rPr>
              <w:fldChar w:fldCharType="end"/>
            </w:r>
          </w:hyperlink>
        </w:p>
        <w:p w:rsidR="00F07FEE" w:rsidRDefault="00F07FEE">
          <w:pPr>
            <w:pStyle w:val="TOC3"/>
            <w:tabs>
              <w:tab w:val="right" w:leader="dot" w:pos="9350"/>
            </w:tabs>
            <w:rPr>
              <w:rFonts w:asciiTheme="minorHAnsi" w:eastAsiaTheme="minorEastAsia" w:hAnsiTheme="minorHAnsi" w:cstheme="minorBidi"/>
              <w:noProof/>
              <w:sz w:val="24"/>
              <w:szCs w:val="24"/>
              <w:lang w:val="en-IN" w:eastAsia="zh-CN"/>
            </w:rPr>
          </w:pPr>
          <w:hyperlink w:anchor="_Toc35015100" w:history="1">
            <w:r w:rsidRPr="000E11F1">
              <w:rPr>
                <w:rStyle w:val="Hyperlink"/>
                <w:noProof/>
              </w:rPr>
              <w:t>Candida glabrata</w:t>
            </w:r>
            <w:r>
              <w:rPr>
                <w:noProof/>
                <w:webHidden/>
              </w:rPr>
              <w:tab/>
            </w:r>
            <w:r>
              <w:rPr>
                <w:noProof/>
                <w:webHidden/>
              </w:rPr>
              <w:fldChar w:fldCharType="begin"/>
            </w:r>
            <w:r>
              <w:rPr>
                <w:noProof/>
                <w:webHidden/>
              </w:rPr>
              <w:instrText xml:space="preserve"> PAGEREF _Toc35015100 \h </w:instrText>
            </w:r>
            <w:r>
              <w:rPr>
                <w:noProof/>
                <w:webHidden/>
              </w:rPr>
            </w:r>
            <w:r>
              <w:rPr>
                <w:noProof/>
                <w:webHidden/>
              </w:rPr>
              <w:fldChar w:fldCharType="separate"/>
            </w:r>
            <w:r>
              <w:rPr>
                <w:noProof/>
                <w:webHidden/>
              </w:rPr>
              <w:t>38</w:t>
            </w:r>
            <w:r>
              <w:rPr>
                <w:noProof/>
                <w:webHidden/>
              </w:rPr>
              <w:fldChar w:fldCharType="end"/>
            </w:r>
          </w:hyperlink>
        </w:p>
        <w:p w:rsidR="00F07FEE" w:rsidRDefault="00F07FE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015101" w:history="1">
            <w:r w:rsidRPr="000E11F1">
              <w:rPr>
                <w:rStyle w:val="Hyperlink"/>
                <w:noProof/>
              </w:rPr>
              <w:t>Chapter 1: Integration of genomics data to infer stability in C glabrata</w:t>
            </w:r>
            <w:r>
              <w:rPr>
                <w:noProof/>
                <w:webHidden/>
              </w:rPr>
              <w:tab/>
            </w:r>
            <w:r>
              <w:rPr>
                <w:noProof/>
                <w:webHidden/>
              </w:rPr>
              <w:fldChar w:fldCharType="begin"/>
            </w:r>
            <w:r>
              <w:rPr>
                <w:noProof/>
                <w:webHidden/>
              </w:rPr>
              <w:instrText xml:space="preserve"> PAGEREF _Toc35015101 \h </w:instrText>
            </w:r>
            <w:r>
              <w:rPr>
                <w:noProof/>
                <w:webHidden/>
              </w:rPr>
            </w:r>
            <w:r>
              <w:rPr>
                <w:noProof/>
                <w:webHidden/>
              </w:rPr>
              <w:fldChar w:fldCharType="separate"/>
            </w:r>
            <w:r>
              <w:rPr>
                <w:noProof/>
                <w:webHidden/>
              </w:rPr>
              <w:t>40</w:t>
            </w:r>
            <w:r>
              <w:rPr>
                <w:noProof/>
                <w:webHidden/>
              </w:rPr>
              <w:fldChar w:fldCharType="end"/>
            </w:r>
          </w:hyperlink>
        </w:p>
        <w:p w:rsidR="00F07FEE" w:rsidRDefault="00F07FE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015102" w:history="1">
            <w:r w:rsidRPr="000E11F1">
              <w:rPr>
                <w:rStyle w:val="Hyperlink"/>
                <w:noProof/>
              </w:rPr>
              <w:t>Chapter 2: Multiple stress responses by C glabrata</w:t>
            </w:r>
            <w:r>
              <w:rPr>
                <w:noProof/>
                <w:webHidden/>
              </w:rPr>
              <w:tab/>
            </w:r>
            <w:r>
              <w:rPr>
                <w:noProof/>
                <w:webHidden/>
              </w:rPr>
              <w:fldChar w:fldCharType="begin"/>
            </w:r>
            <w:r>
              <w:rPr>
                <w:noProof/>
                <w:webHidden/>
              </w:rPr>
              <w:instrText xml:space="preserve"> PAGEREF _Toc35015102 \h </w:instrText>
            </w:r>
            <w:r>
              <w:rPr>
                <w:noProof/>
                <w:webHidden/>
              </w:rPr>
            </w:r>
            <w:r>
              <w:rPr>
                <w:noProof/>
                <w:webHidden/>
              </w:rPr>
              <w:fldChar w:fldCharType="separate"/>
            </w:r>
            <w:r>
              <w:rPr>
                <w:noProof/>
                <w:webHidden/>
              </w:rPr>
              <w:t>40</w:t>
            </w:r>
            <w:r>
              <w:rPr>
                <w:noProof/>
                <w:webHidden/>
              </w:rPr>
              <w:fldChar w:fldCharType="end"/>
            </w:r>
          </w:hyperlink>
        </w:p>
        <w:p w:rsidR="00F07FEE" w:rsidRDefault="00F07FE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015103" w:history="1">
            <w:r w:rsidRPr="000E11F1">
              <w:rPr>
                <w:rStyle w:val="Hyperlink"/>
                <w:noProof/>
              </w:rPr>
              <w:t>Chapter 3: Heat stress response in pathogenic fungi</w:t>
            </w:r>
            <w:r>
              <w:rPr>
                <w:noProof/>
                <w:webHidden/>
              </w:rPr>
              <w:tab/>
            </w:r>
            <w:r>
              <w:rPr>
                <w:noProof/>
                <w:webHidden/>
              </w:rPr>
              <w:fldChar w:fldCharType="begin"/>
            </w:r>
            <w:r>
              <w:rPr>
                <w:noProof/>
                <w:webHidden/>
              </w:rPr>
              <w:instrText xml:space="preserve"> PAGEREF _Toc35015103 \h </w:instrText>
            </w:r>
            <w:r>
              <w:rPr>
                <w:noProof/>
                <w:webHidden/>
              </w:rPr>
            </w:r>
            <w:r>
              <w:rPr>
                <w:noProof/>
                <w:webHidden/>
              </w:rPr>
              <w:fldChar w:fldCharType="separate"/>
            </w:r>
            <w:r>
              <w:rPr>
                <w:noProof/>
                <w:webHidden/>
              </w:rPr>
              <w:t>40</w:t>
            </w:r>
            <w:r>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5015063"/>
      <w:r>
        <w:lastRenderedPageBreak/>
        <w:t>Title:</w:t>
      </w:r>
      <w:bookmarkEnd w:id="0"/>
      <w:r>
        <w:t xml:space="preserve"> </w:t>
      </w:r>
    </w:p>
    <w:p w:rsidR="00747BD6" w:rsidRDefault="00747BD6" w:rsidP="00F60D48">
      <w:pPr>
        <w:pStyle w:val="Style1"/>
        <w:spacing w:line="360" w:lineRule="auto"/>
      </w:pPr>
      <w:bookmarkStart w:id="1" w:name="_Toc35015064"/>
      <w:r>
        <w:t>Acknowledgements</w:t>
      </w:r>
      <w:bookmarkEnd w:id="1"/>
    </w:p>
    <w:p w:rsidR="00747BD6" w:rsidRDefault="00747BD6" w:rsidP="00F60D48">
      <w:pPr>
        <w:pStyle w:val="Style1"/>
        <w:spacing w:line="360" w:lineRule="auto"/>
      </w:pPr>
      <w:bookmarkStart w:id="2" w:name="_Toc35015065"/>
      <w:r>
        <w:t>Abstract</w:t>
      </w:r>
      <w:bookmarkEnd w:id="2"/>
    </w:p>
    <w:p w:rsidR="00747BD6" w:rsidRDefault="00747BD6" w:rsidP="00F60D48">
      <w:pPr>
        <w:pStyle w:val="Style1"/>
        <w:spacing w:line="360" w:lineRule="auto"/>
      </w:pPr>
      <w:bookmarkStart w:id="3" w:name="_Toc35015066"/>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5015067"/>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5015068"/>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5015069"/>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5015070"/>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6B1514">
      <w:pPr>
        <w:pStyle w:val="Customstyle3"/>
        <w:rPr>
          <w:rStyle w:val="Strong"/>
          <w:rFonts w:ascii="Bangla MN" w:eastAsia="Calibri" w:hAnsi="Bangla MN"/>
          <w:b w:val="0"/>
          <w:color w:val="1F3864" w:themeColor="accent1" w:themeShade="80"/>
          <w:sz w:val="28"/>
          <w:szCs w:val="24"/>
        </w:rPr>
      </w:pPr>
      <w:bookmarkStart w:id="12" w:name="_Toc35015071"/>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w:t>
      </w:r>
      <w:r w:rsidR="00BD5593" w:rsidRPr="009719D8">
        <w:rPr>
          <w:rFonts w:asciiTheme="majorBidi" w:hAnsiTheme="majorBidi" w:cstheme="majorBidi"/>
        </w:rPr>
        <w:lastRenderedPageBreak/>
        <w:t>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3" w:name="_Toc35015072"/>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4" w:name="_Toc35015073"/>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w:t>
      </w:r>
      <w:r w:rsidRPr="009719D8">
        <w:rPr>
          <w:rFonts w:asciiTheme="majorBidi" w:eastAsia="Calibri" w:hAnsiTheme="majorBidi" w:cstheme="majorBidi"/>
        </w:rPr>
        <w:lastRenderedPageBreak/>
        <w:t xml:space="preserve">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6B1514">
      <w:pPr>
        <w:pStyle w:val="Customstyle3"/>
        <w:rPr>
          <w:rStyle w:val="Strong"/>
          <w:rFonts w:ascii="Bangla MN" w:eastAsia="Calibri" w:hAnsi="Bangla MN"/>
          <w:b w:val="0"/>
          <w:color w:val="1F3864" w:themeColor="accent1" w:themeShade="80"/>
          <w:sz w:val="28"/>
          <w:szCs w:val="24"/>
        </w:rPr>
      </w:pPr>
      <w:bookmarkStart w:id="15" w:name="_Toc35015074"/>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lastRenderedPageBreak/>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w:t>
      </w:r>
      <w:r w:rsidRPr="009719D8">
        <w:rPr>
          <w:rStyle w:val="apple-converted-space"/>
          <w:rFonts w:asciiTheme="majorBidi" w:hAnsiTheme="majorBidi" w:cstheme="majorBidi"/>
        </w:rPr>
        <w:lastRenderedPageBreak/>
        <w:t xml:space="preserve">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5015075"/>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6B1514">
      <w:pPr>
        <w:pStyle w:val="Customstyle3"/>
        <w:rPr>
          <w:rStyle w:val="Strong"/>
          <w:rFonts w:ascii="Bangla MN" w:eastAsia="Calibri" w:hAnsi="Bangla MN"/>
          <w:b w:val="0"/>
          <w:color w:val="1F3864" w:themeColor="accent1" w:themeShade="80"/>
          <w:sz w:val="28"/>
          <w:szCs w:val="24"/>
        </w:rPr>
      </w:pPr>
      <w:bookmarkStart w:id="17" w:name="_Toc35015076"/>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w:t>
      </w:r>
      <w:r w:rsidR="009057FA">
        <w:rPr>
          <w:rFonts w:asciiTheme="majorBidi" w:eastAsia="Calibri" w:hAnsiTheme="majorBidi" w:cstheme="majorBidi"/>
        </w:rPr>
        <w:lastRenderedPageBreak/>
        <w:t>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w:t>
      </w:r>
      <w:r w:rsidR="00AF49D9">
        <w:rPr>
          <w:rFonts w:asciiTheme="majorBidi" w:eastAsia="Calibri" w:hAnsiTheme="majorBidi" w:cstheme="majorBidi"/>
        </w:rPr>
        <w:lastRenderedPageBreak/>
        <w:t xml:space="preserve">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6B1514">
      <w:pPr>
        <w:pStyle w:val="Customstyle3"/>
        <w:rPr>
          <w:rStyle w:val="Strong"/>
          <w:rFonts w:ascii="Bangla MN" w:eastAsia="Calibri" w:hAnsi="Bangla MN"/>
          <w:b w:val="0"/>
          <w:color w:val="1F3864" w:themeColor="accent1" w:themeShade="80"/>
          <w:sz w:val="28"/>
          <w:szCs w:val="24"/>
        </w:rPr>
      </w:pPr>
      <w:bookmarkStart w:id="18" w:name="_Toc35015077"/>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19" w:name="_Toc35015078"/>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lastRenderedPageBreak/>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0" w:name="_Toc35015079"/>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w:t>
      </w:r>
      <w:r w:rsidR="001A62DB">
        <w:rPr>
          <w:color w:val="000000"/>
          <w:shd w:val="clear" w:color="auto" w:fill="FFFFFF"/>
          <w:lang w:val="en-IN" w:eastAsia="zh-CN"/>
        </w:rPr>
        <w:lastRenderedPageBreak/>
        <w:t xml:space="preserve">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6B1514">
      <w:pPr>
        <w:pStyle w:val="Customstyle3"/>
        <w:rPr>
          <w:rStyle w:val="Strong"/>
          <w:rFonts w:ascii="Bangla MN" w:eastAsia="Calibri" w:hAnsi="Bangla MN"/>
          <w:b w:val="0"/>
          <w:color w:val="1F3864" w:themeColor="accent1" w:themeShade="80"/>
          <w:sz w:val="28"/>
          <w:szCs w:val="24"/>
        </w:rPr>
      </w:pPr>
      <w:bookmarkStart w:id="21" w:name="_Toc35015080"/>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DF5933">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Alistair J. P. Brown et al., 2014; Richard Calderone, 2012)","plainTextFormattedCitation":"(Alistair J. P. Brown et al., 2014; Richard Calderone, 2012)","previouslyFormattedCitation":"(Alistair J. P. 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DF5933" w:rsidRPr="00DF5933">
        <w:rPr>
          <w:noProof/>
          <w:color w:val="000000"/>
          <w:shd w:val="clear" w:color="auto" w:fill="FFFFFF"/>
          <w:lang w:val="en-IN" w:eastAsia="zh-CN"/>
        </w:rPr>
        <w:t>(Alistair J. P. 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DF5933">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Alistair J. P. Brown et al., 2014; Enjalbert et al., 2003)","plainTextFormattedCitation":"(Alistair J. P. Brown et al., 2014; Enjalbert et al., 2003)","previouslyFormattedCitation":"(Alistair J. P. 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DF5933" w:rsidRPr="00DF5933">
        <w:rPr>
          <w:iCs/>
          <w:noProof/>
          <w:color w:val="000000"/>
          <w:shd w:val="clear" w:color="auto" w:fill="FFFFFF"/>
          <w:lang w:val="en-IN" w:eastAsia="zh-CN"/>
        </w:rPr>
        <w:t>(Alistair J. P. 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w:t>
      </w:r>
      <w:proofErr w:type="spellStart"/>
      <w:r w:rsidR="00BE4473">
        <w:rPr>
          <w:color w:val="000000"/>
          <w:shd w:val="clear" w:color="auto" w:fill="FFFFFF"/>
          <w:lang w:val="en-IN" w:eastAsia="zh-CN"/>
        </w:rPr>
        <w:t>Hsps</w:t>
      </w:r>
      <w:proofErr w:type="spellEnd"/>
      <w:r w:rsidR="00BE4473">
        <w:rPr>
          <w:color w:val="000000"/>
          <w:shd w:val="clear" w:color="auto" w:fill="FFFFFF"/>
          <w:lang w:val="en-IN" w:eastAsia="zh-CN"/>
        </w:rPr>
        <w:t xml:space="preserve">)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 xml:space="preserve">nullify </w:t>
      </w:r>
      <w:r w:rsidR="00640660">
        <w:rPr>
          <w:color w:val="000000"/>
          <w:shd w:val="clear" w:color="auto" w:fill="FFFFFF"/>
          <w:lang w:val="en-IN" w:eastAsia="zh-CN"/>
        </w:rPr>
        <w:lastRenderedPageBreak/>
        <w:t>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F06D7C">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eviously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w:t>
      </w:r>
      <w:r w:rsidR="001B2E3B">
        <w:rPr>
          <w:color w:val="000000"/>
          <w:shd w:val="clear" w:color="auto" w:fill="FFFFFF"/>
          <w:lang w:val="en-IN" w:eastAsia="zh-CN"/>
        </w:rPr>
        <w:t>salient features of</w:t>
      </w:r>
      <w:r w:rsidR="008C4391">
        <w:rPr>
          <w:color w:val="000000"/>
          <w:shd w:val="clear" w:color="auto" w:fill="FFFFFF"/>
          <w:lang w:val="en-IN" w:eastAsia="zh-CN"/>
        </w:rPr>
        <w:t xml:space="preserve"> transcription</w:t>
      </w:r>
      <w:r w:rsidR="001B2E3B">
        <w:rPr>
          <w:color w:val="000000"/>
          <w:shd w:val="clear" w:color="auto" w:fill="FFFFFF"/>
          <w:lang w:val="en-IN" w:eastAsia="zh-CN"/>
        </w:rPr>
        <w:t xml:space="preserve">al response to </w:t>
      </w:r>
      <w:r w:rsidR="000A66E2">
        <w:rPr>
          <w:color w:val="000000"/>
          <w:shd w:val="clear" w:color="auto" w:fill="FFFFFF"/>
          <w:lang w:val="en-IN" w:eastAsia="zh-CN"/>
        </w:rPr>
        <w:t xml:space="preserve">different </w:t>
      </w:r>
      <w:r w:rsidR="001B2E3B">
        <w:rPr>
          <w:color w:val="000000"/>
          <w:shd w:val="clear" w:color="auto" w:fill="FFFFFF"/>
          <w:lang w:val="en-IN" w:eastAsia="zh-CN"/>
        </w:rPr>
        <w:t xml:space="preserve">stressed conditions </w:t>
      </w:r>
      <w:r w:rsidR="008C4391">
        <w:rPr>
          <w:color w:val="000000"/>
          <w:shd w:val="clear" w:color="auto" w:fill="FFFFFF"/>
          <w:lang w:val="en-IN" w:eastAsia="zh-CN"/>
        </w:rPr>
        <w:t xml:space="preserve">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435B77">
        <w:rPr>
          <w:color w:val="000000"/>
          <w:shd w:val="clear" w:color="auto" w:fill="FFFFFF"/>
          <w:lang w:val="en-IN" w:eastAsia="zh-CN"/>
        </w:rPr>
        <w:t>;</w:t>
      </w:r>
    </w:p>
    <w:p w:rsidR="00CB428F" w:rsidRDefault="00CB428F" w:rsidP="006B1514">
      <w:pPr>
        <w:pStyle w:val="Heading3"/>
        <w:rPr>
          <w:rStyle w:val="BookTitle"/>
          <w:b/>
          <w:bCs/>
          <w:i w:val="0"/>
          <w:iCs w:val="0"/>
          <w:sz w:val="28"/>
          <w:szCs w:val="28"/>
        </w:rPr>
      </w:pPr>
      <w:bookmarkStart w:id="22" w:name="_Toc35015081"/>
      <w:r w:rsidRPr="001816A5">
        <w:rPr>
          <w:rStyle w:val="BookTitle"/>
          <w:i w:val="0"/>
          <w:iCs w:val="0"/>
          <w:sz w:val="28"/>
          <w:szCs w:val="28"/>
        </w:rPr>
        <w:t xml:space="preserve">4.5.1.  </w:t>
      </w:r>
      <w:r w:rsidR="00E0604A" w:rsidRPr="001816A5">
        <w:rPr>
          <w:rStyle w:val="BookTitle"/>
          <w:i w:val="0"/>
          <w:iCs w:val="0"/>
          <w:sz w:val="28"/>
          <w:szCs w:val="28"/>
        </w:rPr>
        <w:t>Heat</w:t>
      </w:r>
      <w:r w:rsidR="000558D5" w:rsidRPr="001816A5">
        <w:rPr>
          <w:rStyle w:val="BookTitle"/>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146/annurev.bi.55.070186.005443","ISBN":"0066-4154","ISSN":"0066-4154","PMID":"7583161","abstract":"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author":[{"dropping-particle":"","family":"Lindquist","given":"S","non-dropping-particle":"","parse-names":false,"suffix":""}],"container-title":"Annual Review of Biochemistry","id":"ITEM-1","issue":"1","issued":{"date-parts":[["1986"]]},"page":"1151-1191","title":"The Heat-Shock Response","type":"article-journal","volume":"55"},"uris":["http://www.mendeley.com/documents/?uuid=9902b03c-2c56-47d6-9bfc-fdef9f58d45e"]}],"mendeley":{"formattedCitation":"(Lindquist, 1986)","plainTextFormattedCitation":"(Lindquist, 1986)","previouslyFormattedCitation":"(Lindquist, 1986)"},"properties":{"noteIndex":0},"schema":"https://github.com/citation-style-language/schema/raw/master/csl-citation.json"}</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w:t>
      </w:r>
      <w:proofErr w:type="spellStart"/>
      <w:r>
        <w:rPr>
          <w:rFonts w:asciiTheme="majorBidi" w:hAnsiTheme="majorBidi" w:cstheme="majorBidi"/>
        </w:rPr>
        <w:t>archae</w:t>
      </w:r>
      <w:proofErr w:type="spellEnd"/>
      <w:r>
        <w:rPr>
          <w:rFonts w:asciiTheme="majorBidi" w:hAnsiTheme="majorBidi" w:cstheme="majorBidi"/>
        </w:rPr>
        <w:t xml:space="preserve"> to humans, major portion being the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proofErr w:type="spellStart"/>
      <w:r w:rsidR="00E04C78">
        <w:rPr>
          <w:rFonts w:asciiTheme="majorBidi" w:hAnsiTheme="majorBidi" w:cstheme="majorBidi"/>
        </w:rPr>
        <w:t>Hsps</w:t>
      </w:r>
      <w:proofErr w:type="spellEnd"/>
      <w:r w:rsidR="00E04C78">
        <w:rPr>
          <w:rFonts w:asciiTheme="majorBidi" w:hAnsiTheme="majorBidi" w:cstheme="majorBidi"/>
        </w:rPr>
        <w:t xml:space="preserve">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0962-8924(96)84946-4","ISSN":"09628924","PMID":"15157507","abstract":"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author":[{"dropping-particle":"","family":"Bukau","given":"Bernd","non-dropping-particle":"","parse-names":false,"suffix":""},{"dropping-particle":"","family":"Hesterkamp","given":"Thomas","non-dropping-particle":"","parse-names":false,"suffix":""},{"dropping-particle":"","family":"Luirink","given":"Joen","non-dropping-particle":"","parse-names":false,"suffix":""}],"container-title":"Trends in Cell Biology","id":"ITEM-1","issue":"12","issued":{"date-parts":[["1996"]]},"page":"480-486","title":"Growing up in a dangerous environment: A network of multiple targeting and folding pathways for nascent polypeptides in the cytosol","type":"article","volume":"6"},"uris":["http://www.mendeley.com/documents/?uuid=586068b1-d8c9-49f0-89a6-729b1500d732"]}],"mendeley":{"formattedCitation":"(Bukau et al., 1996)","plainTextFormattedCitation":"(Bukau et al., 1996)","previouslyFormattedCitation":"(Bukau et al., 1996)"},"properties":{"noteIndex":0},"schema":"https://github.com/citation-style-language/schema/raw/master/csl-citation.json"}</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w:t>
      </w:r>
      <w:proofErr w:type="spellStart"/>
      <w:r w:rsidR="00CD6AB3">
        <w:rPr>
          <w:rFonts w:asciiTheme="majorBidi" w:hAnsiTheme="majorBidi" w:cstheme="majorBidi"/>
        </w:rPr>
        <w:t>Hsps</w:t>
      </w:r>
      <w:proofErr w:type="spellEnd"/>
      <w:r w:rsidR="00CD6AB3">
        <w:rPr>
          <w:rFonts w:asciiTheme="majorBidi" w:hAnsiTheme="majorBidi" w:cstheme="majorBidi"/>
        </w:rPr>
        <w:t xml:space="preserve"> </w:t>
      </w:r>
      <w:r>
        <w:rPr>
          <w:rFonts w:asciiTheme="majorBidi" w:hAnsiTheme="majorBidi" w:cstheme="majorBidi"/>
        </w:rPr>
        <w:t xml:space="preserve">prevents unwanted interaction </w:t>
      </w:r>
      <w:r>
        <w:rPr>
          <w:rFonts w:asciiTheme="majorBidi" w:hAnsiTheme="majorBidi" w:cstheme="majorBidi"/>
        </w:rPr>
        <w:lastRenderedPageBreak/>
        <w:t xml:space="preserve">between the molecules rather than guiding for proper folding. Chaperones contribute in protein homeostasis by holding the aggregation of misfolded proteins in to intermediate species (a protein structure formed in between unfolded to folded protein conversion) to promote the acquiring of native structure is carried out by </w:t>
      </w:r>
      <w:proofErr w:type="spellStart"/>
      <w:r>
        <w:rPr>
          <w:rFonts w:asciiTheme="majorBidi" w:hAnsiTheme="majorBidi" w:cstheme="majorBidi"/>
        </w:rPr>
        <w:t>Hsps</w:t>
      </w:r>
      <w:proofErr w:type="spellEnd"/>
      <w:r>
        <w:rPr>
          <w:rFonts w:asciiTheme="majorBidi" w:hAnsiTheme="majorBidi" w:cstheme="majorBidi"/>
        </w:rPr>
        <w:t xml:space="preserve"> like Hsp70 and Hsp90 in both stress induced and constitutive situation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ISBN":"0261-4189 (Print)","ISSN":"0261-4189","PMID":"8670798","abstract":"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author":[{"dropping-particle":"","family":"Freeman","given":"B C","non-dropping-particle":"","parse-names":false,"suffix":""},{"dropping-particle":"","family":"Morimoto","given":"R I","non-dropping-particle":"","parse-names":false,"suffix":""}],"container-title":"The EMBO journal","id":"ITEM-1","issue":"12","issued":{"date-parts":[["1996"]]},"page":"2969-79","title":"The human cytosolic molecular chaperones hsp90, hsp70 (hsc70) and hdj-1 have distinct roles in recognition of a non-native protein and protein refolding.","type":"article-journal","volume":"15"},"uris":["http://www.mendeley.com/documents/?uuid=a895c4e8-2114-4f06-b602-bf156666245c"]},{"id":"ITEM-2","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title":"The Heat Shock Response: Life on the Verge of Death","type":"article","volume":"40"},"uris":["http://www.mendeley.com/documents/?uuid=a4ce34e4-8c39-4ec7-8a0b-cf3e02d15e5b"]}],"mendeley":{"formattedCitation":"(Freeman and Morimoto, 1996; Richter et al., 2010)","plainTextFormattedCitation":"(Freeman and Morimoto, 1996; Richter et al., 2010)","previouslyFormattedCitation":"(Freeman and Morimoto, 1996; Richter et al., 2010)"},"properties":{"noteIndex":0},"schema":"https://github.com/citation-style-language/schema/raw/master/csl-citation.json"}</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w:t>
      </w:r>
      <w:proofErr w:type="spellStart"/>
      <w:r>
        <w:rPr>
          <w:rFonts w:asciiTheme="majorBidi" w:hAnsiTheme="majorBidi" w:cstheme="majorBidi"/>
        </w:rPr>
        <w:t>Hsp</w:t>
      </w:r>
      <w:proofErr w:type="spellEnd"/>
      <w:r>
        <w:rPr>
          <w:rFonts w:asciiTheme="majorBidi" w:hAnsiTheme="majorBidi" w:cstheme="majorBidi"/>
        </w:rPr>
        <w:t xml:space="preserve"> genes 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clients of Hsp90 along with Hsp70 forming a complex of Hsp90-Hsf1-Hsp70</w:t>
      </w:r>
      <w:r w:rsidR="00476122">
        <w:rPr>
          <w:rFonts w:asciiTheme="majorBidi" w:hAnsiTheme="majorBidi" w:cstheme="majorBidi"/>
        </w:rPr>
        <w:t xml:space="preserve"> (Fig4)</w:t>
      </w:r>
      <w:r>
        <w:rPr>
          <w:rFonts w:asciiTheme="majorBidi" w:hAnsiTheme="majorBidi" w:cstheme="majorBidi"/>
        </w:rPr>
        <w:t xml:space="preserve">. However, in stress the complex is disrupted ultimately activating the transcription factor (Hsf1)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38/nrm2918","ISBN":"1471-0080 (Electronic)\\r1471-0072 (Linking)","ISSN":"1471-0072","PMID":"20531426","abstract":"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author":[{"dropping-particle":"","family":"Taipale","given":"Mikko","non-dropping-particle":"","parse-names":false,"suffix":""},{"dropping-particle":"","family":"Jarosz","given":"Daniel F.","non-dropping-particle":"","parse-names":false,"suffix":""},{"dropping-particle":"","family":"Lindquist","given":"Susan","non-dropping-particle":"","parse-names":false,"suffix":""}],"container-title":"Nature Reviews Molecular Cell Biology","id":"ITEM-1","issue":"7","issued":{"date-parts":[["2010"]]},"page":"515-528","title":"HSP90 at the hub of protein homeostasis: emerging mechanistic insights","type":"article-journal","volume":"11"},"uris":["http://www.mendeley.com/documents/?uuid=fc4ed189-97cf-4242-8170-bb1c6ebe9ff2"]}],"mendeley":{"formattedCitation":"(Taipale et al., 2010)","plainTextFormattedCitation":"(Taipale et al., 2010)","previouslyFormattedCitation":"(Taipale et al., 2010)"},"properties":{"noteIndex":0},"schema":"https://github.com/citation-style-language/schema/raw/master/csl-citation.json"}</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febslet.2007.05.040","ISBN":"0014-5793 (Print)","ISSN":"00145793","PMID":"17559840","abstract":"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 2007 Federation of European Biochemical Societies.","author":[{"dropping-particle":"V.","family":"Powers","given":"Marissa","non-dropping-particle":"","parse-names":false,"suffix":""},{"dropping-particle":"","family":"Workman","given":"Paul","non-dropping-particle":"","parse-names":false,"suffix":""}],"container-title":"FEBS Letters","id":"ITEM-1","issue":"19","issued":{"date-parts":[["2007"]]},"page":"3758-3769","title":"Inhibitors of the heat shock response: Biology and pharmacology","type":"article","volume":"581"},"uris":["http://www.mendeley.com/documents/?uuid=9edb00f2-f951-4399-847f-e8399d6e07e7","http://www.mendeley.com/documents/?uuid=7a5ceb28-ea44-4fa0-998f-e48dfab1433b"]}],"mendeley":{"formattedCitation":"(Powers and Workman, 2007)","plainTextFormattedCitation":"(Powers and Workman, 2007)","previouslyFormattedCitation":"(Powers and Workman, 2007)"},"properties":{"noteIndex":0},"schema":"https://github.com/citation-style-language/schema/raw/master/csl-citation.json"}</w:instrText>
      </w:r>
      <w:r w:rsidRPr="007B2164">
        <w:rPr>
          <w:rFonts w:asciiTheme="majorBidi" w:hAnsiTheme="majorBidi" w:cstheme="majorBidi"/>
        </w:rPr>
        <w:fldChar w:fldCharType="separate"/>
      </w:r>
      <w:r w:rsidRPr="007B2164">
        <w:rPr>
          <w:rFonts w:asciiTheme="majorBidi" w:hAnsiTheme="majorBidi" w:cstheme="majorBidi"/>
          <w:noProof/>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105B5E" w:rsidRPr="006B1514" w:rsidRDefault="00BE04A9" w:rsidP="006B1514">
      <w:pPr>
        <w:spacing w:line="360" w:lineRule="auto"/>
        <w:jc w:val="both"/>
        <w:rPr>
          <w:rFonts w:asciiTheme="majorBidi" w:eastAsia="Calibri" w:hAnsiTheme="majorBidi" w:cstheme="majorBidi"/>
        </w:rPr>
      </w:pPr>
      <w:r>
        <w:rPr>
          <w:rFonts w:asciiTheme="majorBidi" w:hAnsiTheme="majorBidi" w:cstheme="majorBidi"/>
        </w:rPr>
        <w:t>Hsf1 binding motif ‘</w:t>
      </w:r>
      <w:proofErr w:type="spellStart"/>
      <w:r>
        <w:rPr>
          <w:rFonts w:asciiTheme="majorBidi" w:hAnsiTheme="majorBidi" w:cstheme="majorBidi"/>
        </w:rPr>
        <w:t>nGAAn</w:t>
      </w:r>
      <w:proofErr w:type="spellEnd"/>
      <w:r>
        <w:rPr>
          <w:rFonts w:asciiTheme="majorBidi" w:hAnsiTheme="majorBidi" w:cstheme="majorBidi"/>
        </w:rPr>
        <w:t xml:space="preserve">’ is highly conserved from yeast to humans. </w:t>
      </w:r>
      <w:r w:rsidR="008031E7">
        <w:rPr>
          <w:rFonts w:asciiTheme="majorBidi" w:hAnsiTheme="majorBidi" w:cstheme="majorBidi"/>
        </w:rPr>
        <w:t xml:space="preserve">A recent </w:t>
      </w:r>
      <w:proofErr w:type="spellStart"/>
      <w:r w:rsidR="008031E7" w:rsidRPr="00354C56">
        <w:rPr>
          <w:rFonts w:asciiTheme="majorBidi" w:eastAsia="Calibri" w:hAnsiTheme="majorBidi" w:cstheme="majorBidi"/>
        </w:rPr>
        <w:t>ChIP</w:t>
      </w:r>
      <w:proofErr w:type="spellEnd"/>
      <w:r w:rsidR="008031E7" w:rsidRPr="00354C56">
        <w:rPr>
          <w:rFonts w:asciiTheme="majorBidi" w:eastAsia="Calibri" w:hAnsiTheme="majorBidi" w:cstheme="majorBidi"/>
        </w:rPr>
        <w:t xml:space="preserve">-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DOI":"10.1038/ncomms11704","ISBN":"2041-1723 (Electronic)\\r2041-1723 (Linking)","ISSN":"2041-1723","PMID":"27226156","abstract":"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author":[{"dropping-particle":"","family":"Leach","given":"Michelle D.","non-dropping-particle":"","parse-names":false,"suffix":""},{"dropping-particle":"","family":"Farrer","given":"Rhys A.","non-dropping-particle":"","parse-names":false,"suffix":""},{"dropping-particle":"","family":"Tan","given":"Kaeling","non-dropping-particle":"","parse-names":false,"suffix":""},{"dropping-particle":"","family":"Miao","given":"Zhengqiang","non-dropping-particle":"","parse-names":false,"suffix":""},{"dropping-particle":"","family":"Walker","given":"Louise A.","non-dropping-particle":"","parse-names":false,"suffix":""},{"dropping-particle":"","family":"Cuomo","given":"Christina A.","non-dropping-particle":"","parse-names":false,"suffix":""},{"dropping-particle":"","family":"Wheeler","given":"Robert T.","non-dropping-particle":"","parse-names":false,"suffix":""},{"dropping-particle":"","family":"Brown","given":"Alistair J. P.","non-dropping-particle":"","parse-names":false,"suffix":""},{"dropping-particle":"","family":"Wong","given":"Koon Ho","non-dropping-particle":"","parse-names":false,"suffix":""},{"dropping-particle":"","family":"Cowen","given":"Leah E.","non-dropping-particle":"","parse-names":false,"suffix":""}],"container-title":"Nature Communications","id":"ITEM-1","issue":"May","issued":{"date-parts":[["2016"]]},"page":"11704","publisher":"Nature Publishing Group","title":"Hsf1 and Hsp90 orchestrate temperature-dependent global transcriptional remodelling and chromatin architecture in Candida albicans","type":"article-journal","volume":"7"},"uris":["http://www.mendeley.com/documents/?uuid=8105d51f-d590-4cd2-bf07-db45dbe692d0"]}],"mendeley":{"formattedCitation":"(Leach et al., 2016)","plainTextFormattedCitation":"(Leach et al., 2016)","previouslyFormattedCitation":"(Leach et al., 2016)"},"properties":{"noteIndex":0},"schema":"https://github.com/citation-style-language/schema/raw/master/csl-citation.json"}</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in inducing pathogenicity and pro</w:t>
      </w:r>
      <w:r w:rsidR="00BD1916">
        <w:rPr>
          <w:rFonts w:asciiTheme="majorBidi" w:eastAsia="Calibri" w:hAnsiTheme="majorBidi" w:cstheme="majorBidi"/>
        </w:rPr>
        <w:t>-</w:t>
      </w:r>
      <w:r w:rsidR="007048A3" w:rsidRPr="00354C56">
        <w:rPr>
          <w:rFonts w:asciiTheme="majorBidi" w:eastAsia="Calibri" w:hAnsiTheme="majorBidi" w:cstheme="majorBidi"/>
        </w:rPr>
        <w:t>inflammatory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ISBN":"0019-9567 (Print)\\r0019-9567 (Linking)","ISSN":"00199567","PMID":"9573102","abstract":"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author":[{"dropping-particle":"","family":"Bromuro","given":"Carla","non-dropping-particle":"","parse-names":false,"suffix":""},{"dropping-particle":"","family":"Valle","given":"Roberto","non-dropping-particle":"La","parse-names":false,"suffix":""},{"dropping-particle":"","family":"Sandini","given":"Silvia","non-dropping-particle":"","parse-names":false,"suffix":""},{"dropping-particle":"","family":"Urbani","given":"Francesca","non-dropping-particle":"","parse-names":false,"suffix":""},{"dropping-particle":"","family":"Ausiello","given":"Clara M.","non-dropping-particle":"","parse-names":false,"suffix":""},{"dropping-particle":"","family":"Morelli","given":"Luisella","non-dropping-particle":"","parse-names":false,"suffix":""},{"dropping-particle":"","family":"D'Ostiani","given":"Cristiana F.","non-dropping-particle":"","parse-names":false,"suffix":""},{"dropping-particle":"","family":"Romani","given":"Luigina","non-dropping-particle":"","parse-names":false,"suffix":""},{"dropping-particle":"","family":"Cassone","given":"Antonio","non-dropping-particle":"","parse-names":false,"suffix":""}],"container-title":"Infection and Immunity","id":"ITEM-1","issue":"5","issued":{"date-parts":[["1998"]]},"page":"2154-2162","title":"A 70-kilodalton recombinant heat shock protein of Candida albicans is highly immunogenic and enhances systemic murine candidiasis","type":"article-journal","volume":"66"},"uris":["http://www.mendeley.com/documents/?uuid=0d1ef47b-b8f1-4e56-88ae-0000538a88f7"]}],"mendeley":{"formattedCitation":"(Bromuro et al., 1998)","plainTextFormattedCitation":"(Bromuro et al., 1998)","previouslyFormattedCitation":"(Bromuro et al., 1998)"},"properties":{"noteIndex":0},"schema":"https://github.com/citation-style-language/schema/raw/master/csl-citation.json"}</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 xml:space="preserve">when compared to wild </w:t>
      </w:r>
      <w:r w:rsidR="005231F2">
        <w:rPr>
          <w:rFonts w:asciiTheme="majorBidi" w:eastAsia="Calibri" w:hAnsiTheme="majorBidi" w:cstheme="majorBidi"/>
        </w:rPr>
        <w:lastRenderedPageBreak/>
        <w:t>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characterized. </w:t>
      </w:r>
    </w:p>
    <w:p w:rsidR="00CB428F" w:rsidRDefault="00C268E1" w:rsidP="006B1514">
      <w:pPr>
        <w:pStyle w:val="Heading3"/>
      </w:pPr>
      <w:bookmarkStart w:id="23" w:name="_Toc35015082"/>
      <w:r w:rsidRPr="001816A5">
        <w:t xml:space="preserve">4.5.2. </w:t>
      </w:r>
      <w:r w:rsidR="00225E4E">
        <w:t xml:space="preserve"> </w:t>
      </w:r>
      <w:r w:rsidRPr="001816A5">
        <w:t>Oxidative stress</w:t>
      </w:r>
      <w:bookmarkEnd w:id="23"/>
    </w:p>
    <w:p w:rsidR="00334864" w:rsidRPr="00334864" w:rsidRDefault="00334864" w:rsidP="00334864"/>
    <w:p w:rsidR="00C268E1" w:rsidRDefault="00C268E1" w:rsidP="006B1514">
      <w:pPr>
        <w:pStyle w:val="Heading3"/>
      </w:pPr>
      <w:bookmarkStart w:id="24" w:name="_Toc35015083"/>
      <w:r w:rsidRPr="001816A5">
        <w:t xml:space="preserve">4.5.3. </w:t>
      </w:r>
      <w:r w:rsidR="00163EC5">
        <w:t xml:space="preserve"> </w:t>
      </w:r>
      <w:r w:rsidRPr="001816A5">
        <w:t>Osmotic stress</w:t>
      </w:r>
      <w:bookmarkEnd w:id="24"/>
    </w:p>
    <w:p w:rsidR="00F8688C" w:rsidRDefault="0089131D" w:rsidP="00B0441E">
      <w:pPr>
        <w:spacing w:line="360" w:lineRule="auto"/>
        <w:jc w:val="both"/>
        <w:rPr>
          <w:rFonts w:asciiTheme="majorBidi" w:eastAsia="Calibri" w:hAnsiTheme="majorBidi" w:cstheme="majorBidi"/>
        </w:rPr>
      </w:pPr>
      <w:r w:rsidRPr="0091779F">
        <w:rPr>
          <w:rFonts w:asciiTheme="majorBidi" w:eastAsia="Calibri" w:hAnsiTheme="majorBidi" w:cstheme="majorBidi"/>
        </w:rPr>
        <w:t xml:space="preserve">Rapid loss of water leading to cell size reduction and loss of turgor pressure due to the presence of NaCl or </w:t>
      </w:r>
      <w:proofErr w:type="spellStart"/>
      <w:r w:rsidRPr="0091779F">
        <w:rPr>
          <w:rFonts w:asciiTheme="majorBidi" w:eastAsia="Calibri" w:hAnsiTheme="majorBidi" w:cstheme="majorBidi"/>
        </w:rPr>
        <w:t>KCl</w:t>
      </w:r>
      <w:proofErr w:type="spellEnd"/>
      <w:r w:rsidRPr="0091779F">
        <w:rPr>
          <w:rFonts w:asciiTheme="majorBidi" w:eastAsia="Calibri" w:hAnsiTheme="majorBidi" w:cstheme="majorBidi"/>
        </w:rPr>
        <w:t xml:space="preserve"> in surrounding medium imposes cationic and osmotic stress</w:t>
      </w:r>
      <w:r w:rsidR="00DF5933">
        <w:rPr>
          <w:rFonts w:asciiTheme="majorBidi" w:eastAsia="Calibri" w:hAnsiTheme="majorBidi" w:cstheme="majorBidi"/>
        </w:rPr>
        <w:t xml:space="preserve"> </w:t>
      </w:r>
      <w:r w:rsidR="00DF5933">
        <w:rPr>
          <w:rFonts w:asciiTheme="majorBidi" w:eastAsia="Calibri" w:hAnsiTheme="majorBidi" w:cstheme="majorBidi"/>
        </w:rPr>
        <w:fldChar w:fldCharType="begin" w:fldLock="1"/>
      </w:r>
      <w:r w:rsidR="00DF5933">
        <w:rPr>
          <w:rFonts w:asciiTheme="majorBidi" w:eastAsia="Calibri" w:hAnsiTheme="majorBidi" w:cstheme="majorBidi"/>
        </w:rPr>
        <w:instrText>ADDIN CSL_CITATION {"citationItems":[{"id":"ITEM-1","itemData":{"DOI":"10.1242/jeb.088930","ISBN":"0022-0949","ISSN":"0022-0949","PMID":"24353214","abstract":"Candida albicans is a major fungal pathogen of humans. This yeast is carried by many individuals as a harmless commensal, but when immune defences are perturbed it causes mucosal infections (thrush). Additionally, when the immune system becomes severely compromised, C. albicans often causes life-threatening systemic infections. A battery of virulence factors and fitness attributes promote the pathogenicity of C. albicans. Fitness attributes include robust responses to local environmental stresses, the inactivation of which attenuates virulence. Stress signalling pathways in C. albicans include evolutionarily conserved modules. However, there has been rewiring of some stress regulatory circuitry such that the roles of a number of regulators in C. albicans have diverged relative to the benign model yeasts Saccharomyces cerevisiae and Schizosaccharomyces pombe. This reflects the specific evolution of C. albicans as an opportunistic pathogen obligately associated with warm-blooded animals, compared with other yeasts that are found across diverse environmental niches. Our understanding of C. albicans stress signalling is based primarily on the in vitro responses of glucose-grown cells to individual stresses. However, in vivo this pathogen occupies complex and dynamic host niches characterised by alternative carbon sources and simultaneous exposure to combinations of stresses (rather than individual stresses). It has become apparent that changes in carbon source strongly influence stress resistance, and that some combinatorial stresses exert nonadditive effects upon C. albicans. These effects, which are relevant to fungus-host interactions during disease progression, are mediated by multiple mechanisms that include signalling and chemical crosstalk, stress pathway interference and a biological transistor.","author":[{"dropping-particle":"","family":"Brown","given":"A. J. P.","non-dropping-particle":"","parse-names":false,"suffix":""},{"dropping-particle":"","family":"Budge","given":"S.","non-dropping-particle":"","parse-names":false,"suffix":""},{"dropping-particle":"","family":"Kaloriti","given":"D.","non-dropping-particle":"","parse-names":false,"suffix":""},{"dropping-particle":"","family":"Tillmann","given":"A.","non-dropping-particle":"","parse-names":false,"suffix":""},{"dropping-particle":"","family":"Jacobsen","given":"M. D.","non-dropping-particle":"","parse-names":false,"suffix":""},{"dropping-particle":"","family":"Yin","given":"Z.","non-dropping-particle":"","parse-names":false,"suffix":""},{"dropping-particle":"V.","family":"Ene","given":"I.","non-dropping-particle":"","parse-names":false,"suffix":""},{"dropping-particle":"","family":"Bohovych","given":"I.","non-dropping-particle":"","parse-names":false,"suffix":""},{"dropping-particle":"","family":"Sandai","given":"D.","non-dropping-particle":"","parse-names":false,"suffix":""},{"dropping-particle":"","family":"Kastora","given":"S.","non-dropping-particle":"","parse-names":false,"suffix":""},{"dropping-particle":"","family":"Potrykus","given":"J.","non-dropping-particle":"","parse-names":false,"suffix":""},{"dropping-particle":"","family":"Ballou","given":"E. R.","non-dropping-particle":"","parse-names":false,"suffix":""},{"dropping-particle":"","family":"Childers","given":"D. S.","non-dropping-particle":"","parse-names":false,"suffix":""},{"dropping-particle":"","family":"Shahana","given":"S.","non-dropping-particle":"","parse-names":false,"suffix":""},{"dropping-particle":"","family":"Leach","given":"M. D.","non-dropping-particle":"","parse-names":false,"suffix":""}],"container-title":"Journal of Experimental Biology","id":"ITEM-1","issue":"1","issued":{"date-parts":[["2014"]]},"page":"144-155","title":"Stress adaptation in a pathogenic fungus","type":"article-journal","volume":"217"},"uris":["http://www.mendeley.com/documents/?uuid=ed4ee6f5-8e40-41fa-a068-6c692bbadcf0"]}],"mendeley":{"formattedCitation":"(A. J. P. Brown et al., 2014)","plainTextFormattedCitation":"(A. J. P. Brown et al., 2014)","previouslyFormattedCitation":"(A. J. P. Brown et al., 2014)"},"properties":{"noteIndex":0},"schema":"https://github.com/citation-style-language/schema/raw/master/csl-citation.json"}</w:instrText>
      </w:r>
      <w:r w:rsidR="00DF5933">
        <w:rPr>
          <w:rFonts w:asciiTheme="majorBidi" w:eastAsia="Calibri" w:hAnsiTheme="majorBidi" w:cstheme="majorBidi"/>
        </w:rPr>
        <w:fldChar w:fldCharType="separate"/>
      </w:r>
      <w:r w:rsidR="00DF5933" w:rsidRPr="00DF5933">
        <w:rPr>
          <w:rFonts w:asciiTheme="majorBidi" w:eastAsia="Calibri" w:hAnsiTheme="majorBidi" w:cstheme="majorBidi"/>
          <w:noProof/>
        </w:rPr>
        <w:t>(A. J. P. Brown et al., 2014)</w:t>
      </w:r>
      <w:r w:rsidR="00DF5933">
        <w:rPr>
          <w:rFonts w:asciiTheme="majorBidi" w:eastAsia="Calibri" w:hAnsiTheme="majorBidi" w:cstheme="majorBidi"/>
        </w:rPr>
        <w:fldChar w:fldCharType="end"/>
      </w:r>
      <w:r w:rsidRPr="0091779F">
        <w:rPr>
          <w:rFonts w:asciiTheme="majorBidi" w:eastAsia="Calibri" w:hAnsiTheme="majorBidi" w:cstheme="majorBidi"/>
        </w:rPr>
        <w:t xml:space="preserve">. </w:t>
      </w:r>
      <w:r w:rsidR="00570D54">
        <w:rPr>
          <w:rFonts w:asciiTheme="majorBidi" w:eastAsia="Calibri" w:hAnsiTheme="majorBidi" w:cstheme="majorBidi"/>
        </w:rPr>
        <w:t>Yeast cells have ability to quickly adjust to high osmolarity and re-establish an inside directed driving force for water</w:t>
      </w:r>
      <w:r w:rsidR="00E94DE6">
        <w:rPr>
          <w:rFonts w:asciiTheme="majorBidi" w:eastAsia="Calibri" w:hAnsiTheme="majorBidi" w:cstheme="majorBidi"/>
        </w:rPr>
        <w:t xml:space="preserve">, although adaptation to osmotic stress may take few hours </w:t>
      </w:r>
      <w:r w:rsidR="00827706">
        <w:rPr>
          <w:rFonts w:asciiTheme="majorBidi" w:eastAsia="Calibri" w:hAnsiTheme="majorBidi" w:cstheme="majorBidi"/>
        </w:rPr>
        <w:fldChar w:fldCharType="begin" w:fldLock="1"/>
      </w:r>
      <w:r w:rsidR="00821FC6">
        <w:rPr>
          <w:rFonts w:asciiTheme="majorBidi" w:eastAsia="Calibri" w:hAnsiTheme="majorBidi" w:cstheme="majorBidi"/>
        </w:rPr>
        <w:instrText>ADDIN CSL_CITATION {"citationItems":[{"id":"ITEM-1","itemData":{"DOI":"10.1128/mmbr.66.2.300-372.2002","ISSN":"1092-2172","PMID":"12040128","abstract":"The ability to adapt to altered availability of free water is a fundamental property of living cells. The principles underlying osmoadaptation are well conserved. The yeast Saccharomyces cerevisiae is an excellent model system with which to study the molecular biology and physiology of osmoadaptation. Upon a shift to high osmolarity, yeast cells rapidly stimulate a mitogen-activated protein (MAP) kinase cascade, the high-osmolarity glycerol (HOG) pathway, which orchestrates part of the transcriptional response. The dynamic operation of the HOG pathway has been well studied, and similar osmosensing pathways exist in other eukaryotes. Protein kinase A, which seems to mediate a response to diverse stress conditions, is also involved in the transcriptional response program. Expression changes after a shift to high osmolarity aim at adjusting metabolism and the production of cellular protectants. Accumulation of the osmolyte glycerol, which is also controlled by altering transmembrane glycerol transport, is of central importance. Upon a shift from high to low osmolarity, yeast cells stimulate a different MAP kinase cascade, the cell integrity pathway. The transcriptional program upon hypo-osmotic shock seems to aim at adjusting cell surface properties. Rapid export of glycerol is an important event in adaptation to low osmolarity. Osmoadaptation, adjustment of cell surface properties, and the control of cell morphogenesis, growth, and proliferation are highly coordinated processes. The Skn7p response regulator may be involved in coordinating these events. An integrated understanding of osmoadaptation requires not only knowledge of the function of many uncharacterized genes but also further insight into the time line of events, their interdependence, their dynamics, and their spatial organization as well as the importance of subtle effects.","author":[{"dropping-particle":"","family":"Hohmann","given":"S.","non-dropping-particle":"","parse-names":false,"suffix":""}],"container-title":"Microbiology and Molecular Biology Reviews","id":"ITEM-1","issue":"2","issued":{"date-parts":[["2002","6","1"]]},"page":"300-372","publisher":"American Society for Microbiology","title":"Osmotic Stress Signaling and Osmoadaptation in Yeasts","type":"article-journal","volume":"66"},"uris":["http://www.mendeley.com/documents/?uuid=54c188da-e3d9-3e65-aedb-ff6757eb5dca"]}],"mendeley":{"formattedCitation":"(Hohmann, 2002)","plainTextFormattedCitation":"(Hohmann, 2002)","previouslyFormattedCitation":"(Hohmann, 2002)"},"properties":{"noteIndex":0},"schema":"https://github.com/citation-style-language/schema/raw/master/csl-citation.json"}</w:instrText>
      </w:r>
      <w:r w:rsidR="00827706">
        <w:rPr>
          <w:rFonts w:asciiTheme="majorBidi" w:eastAsia="Calibri" w:hAnsiTheme="majorBidi" w:cstheme="majorBidi"/>
        </w:rPr>
        <w:fldChar w:fldCharType="separate"/>
      </w:r>
      <w:r w:rsidR="00C63132" w:rsidRPr="00C63132">
        <w:rPr>
          <w:rFonts w:asciiTheme="majorBidi" w:eastAsia="Calibri" w:hAnsiTheme="majorBidi" w:cstheme="majorBidi"/>
          <w:noProof/>
        </w:rPr>
        <w:t>(Hohmann, 2002)</w:t>
      </w:r>
      <w:r w:rsidR="00827706">
        <w:rPr>
          <w:rFonts w:asciiTheme="majorBidi" w:eastAsia="Calibri" w:hAnsiTheme="majorBidi" w:cstheme="majorBidi"/>
        </w:rPr>
        <w:fldChar w:fldCharType="end"/>
      </w:r>
      <w:r w:rsidR="00E94DE6">
        <w:rPr>
          <w:rFonts w:asciiTheme="majorBidi" w:eastAsia="Calibri" w:hAnsiTheme="majorBidi" w:cstheme="majorBidi"/>
        </w:rPr>
        <w:t xml:space="preserve">. </w:t>
      </w:r>
      <w:r w:rsidR="00D012C5">
        <w:rPr>
          <w:rFonts w:asciiTheme="majorBidi" w:eastAsia="Calibri" w:hAnsiTheme="majorBidi" w:cstheme="majorBidi"/>
        </w:rPr>
        <w:t xml:space="preserve">Upon initial encounter, the chromatin associated proteins get dissociated from the DNA template within one minute due to increased ionic strength in the cellular nucleus. </w:t>
      </w:r>
      <w:r w:rsidR="00DE2CA8">
        <w:rPr>
          <w:rFonts w:asciiTheme="majorBidi" w:eastAsia="Calibri" w:hAnsiTheme="majorBidi" w:cstheme="majorBidi"/>
        </w:rPr>
        <w:t>F</w:t>
      </w:r>
      <w:r w:rsidR="00CD39B0">
        <w:rPr>
          <w:rFonts w:asciiTheme="majorBidi" w:eastAsia="Calibri" w:hAnsiTheme="majorBidi" w:cstheme="majorBidi"/>
        </w:rPr>
        <w:t>ew minutes later</w:t>
      </w:r>
      <w:r w:rsidR="009D54FC">
        <w:rPr>
          <w:rFonts w:asciiTheme="majorBidi" w:eastAsia="Calibri" w:hAnsiTheme="majorBidi" w:cstheme="majorBidi"/>
        </w:rPr>
        <w:t xml:space="preserve"> reassociation of these proteins</w:t>
      </w:r>
      <w:r w:rsidR="00687A58">
        <w:rPr>
          <w:rFonts w:asciiTheme="majorBidi" w:eastAsia="Calibri" w:hAnsiTheme="majorBidi" w:cstheme="majorBidi"/>
        </w:rPr>
        <w:t xml:space="preserve"> with chromatin</w:t>
      </w:r>
      <w:r w:rsidR="009D54FC">
        <w:rPr>
          <w:rFonts w:asciiTheme="majorBidi" w:eastAsia="Calibri" w:hAnsiTheme="majorBidi" w:cstheme="majorBidi"/>
        </w:rPr>
        <w:t xml:space="preserve"> </w:t>
      </w:r>
      <w:r w:rsidR="00DE2CA8">
        <w:rPr>
          <w:rFonts w:asciiTheme="majorBidi" w:eastAsia="Calibri" w:hAnsiTheme="majorBidi" w:cstheme="majorBidi"/>
        </w:rPr>
        <w:t xml:space="preserve">takes place </w:t>
      </w:r>
      <w:r w:rsidR="009D54FC">
        <w:rPr>
          <w:rFonts w:asciiTheme="majorBidi" w:eastAsia="Calibri" w:hAnsiTheme="majorBidi" w:cstheme="majorBidi"/>
        </w:rPr>
        <w:t xml:space="preserve">by Hog1-dependent mechanism. </w:t>
      </w:r>
      <w:r w:rsidR="00357C21">
        <w:rPr>
          <w:rFonts w:asciiTheme="majorBidi" w:eastAsia="Calibri" w:hAnsiTheme="majorBidi" w:cstheme="majorBidi"/>
        </w:rPr>
        <w:t xml:space="preserve">And pre-transcriptional osmotic response involves modulation of ion transport of Nha1 Na+/H+ channels by phosphorylation mediated by Hog1. </w:t>
      </w:r>
      <w:r w:rsidR="003E3383">
        <w:rPr>
          <w:rFonts w:asciiTheme="majorBidi" w:eastAsia="Calibri" w:hAnsiTheme="majorBidi" w:cstheme="majorBidi"/>
        </w:rPr>
        <w:t xml:space="preserve">Later, </w:t>
      </w:r>
      <w:r w:rsidR="00B0441E">
        <w:rPr>
          <w:rFonts w:asciiTheme="majorBidi" w:eastAsia="Calibri" w:hAnsiTheme="majorBidi" w:cstheme="majorBidi"/>
        </w:rPr>
        <w:t>a</w:t>
      </w:r>
      <w:r w:rsidR="001411DA">
        <w:rPr>
          <w:rFonts w:asciiTheme="majorBidi" w:eastAsia="Calibri" w:hAnsiTheme="majorBidi" w:cstheme="majorBidi"/>
        </w:rPr>
        <w:t>ccumulation of chemically inert osmolytes like glycerol helps osmoadaptation</w:t>
      </w:r>
      <w:r w:rsidR="00486CF1">
        <w:rPr>
          <w:rFonts w:asciiTheme="majorBidi" w:eastAsia="Calibri" w:hAnsiTheme="majorBidi" w:cstheme="majorBidi"/>
        </w:rPr>
        <w:t xml:space="preserve"> by restoring turgor pressure </w:t>
      </w:r>
      <w:r w:rsidR="00B0441E">
        <w:rPr>
          <w:rFonts w:asciiTheme="majorBidi" w:eastAsia="Calibri" w:hAnsiTheme="majorBidi" w:cstheme="majorBidi"/>
        </w:rPr>
        <w:t xml:space="preserve">by Hog1 </w:t>
      </w:r>
      <w:r w:rsidR="0091779F" w:rsidRPr="0091779F">
        <w:rPr>
          <w:rFonts w:asciiTheme="majorBidi" w:eastAsia="Calibri" w:hAnsiTheme="majorBidi" w:cstheme="majorBidi"/>
        </w:rPr>
        <w:t>mediated</w:t>
      </w:r>
      <w:r w:rsidR="00B0441E">
        <w:rPr>
          <w:rFonts w:asciiTheme="majorBidi" w:eastAsia="Calibri" w:hAnsiTheme="majorBidi" w:cstheme="majorBidi"/>
        </w:rPr>
        <w:t xml:space="preserve"> transcriptional regulation </w:t>
      </w:r>
      <w:r w:rsidR="00131325">
        <w:rPr>
          <w:rFonts w:asciiTheme="majorBidi" w:eastAsia="Calibri" w:hAnsiTheme="majorBidi" w:cstheme="majorBidi"/>
        </w:rPr>
        <w:fldChar w:fldCharType="begin" w:fldLock="1"/>
      </w:r>
      <w:r w:rsidR="00821FC6">
        <w:rPr>
          <w:rFonts w:asciiTheme="majorBidi" w:eastAsia="Calibri" w:hAnsiTheme="majorBidi" w:cstheme="majorBidi"/>
        </w:rPr>
        <w:instrText>ADDIN CSL_CITATION {"citationItems":[{"id":"ITEM-1","itemData":{"DOI":"10.1128/mmbr.66.2.300-372.2002","ISSN":"1092-2172","PMID":"12040128","abstract":"The ability to adapt to altered availability of free water is a fundamental property of living cells. The principles underlying osmoadaptation are well conserved. The yeast Saccharomyces cerevisiae is an excellent model system with which to study the molecular biology and physiology of osmoadaptation. Upon a shift to high osmolarity, yeast cells rapidly stimulate a mitogen-activated protein (MAP) kinase cascade, the high-osmolarity glycerol (HOG) pathway, which orchestrates part of the transcriptional response. The dynamic operation of the HOG pathway has been well studied, and similar osmosensing pathways exist in other eukaryotes. Protein kinase A, which seems to mediate a response to diverse stress conditions, is also involved in the transcriptional response program. Expression changes after a shift to high osmolarity aim at adjusting metabolism and the production of cellular protectants. Accumulation of the osmolyte glycerol, which is also controlled by altering transmembrane glycerol transport, is of central importance. Upon a shift from high to low osmolarity, yeast cells stimulate a different MAP kinase cascade, the cell integrity pathway. The transcriptional program upon hypo-osmotic shock seems to aim at adjusting cell surface properties. Rapid export of glycerol is an important event in adaptation to low osmolarity. Osmoadaptation, adjustment of cell surface properties, and the control of cell morphogenesis, growth, and proliferation are highly coordinated processes. The Skn7p response regulator may be involved in coordinating these events. An integrated understanding of osmoadaptation requires not only knowledge of the function of many uncharacterized genes but also further insight into the time line of events, their interdependence, their dynamics, and their spatial organization as well as the importance of subtle effects.","author":[{"dropping-particle":"","family":"Hohmann","given":"S.","non-dropping-particle":"","parse-names":false,"suffix":""}],"container-title":"Microbiology and Molecular Biology Reviews","id":"ITEM-1","issue":"2","issued":{"date-parts":[["2002","6","1"]]},"page":"300-372","publisher":"American Society for Microbiology","title":"Osmotic Stress Signaling and Osmoadaptation in Yeasts","type":"article-journal","volume":"66"},"uris":["http://www.mendeley.com/documents/?uuid=54c188da-e3d9-3e65-aedb-ff6757eb5dca"]},{"id":"ITEM-2","itemData":{"DOI":"10.1016/j.cell.2004.07.016","ISSN":"00928674","abstract":"In yeast, hyperosmotic stress causes an immediate dissociation of most proteins from chromatin, presumably because cells are unprepared for, and initially unresponsive to, increased ion concentrations in the nucleus. Osmotic stress activates Hog1 MAP kinase, which phosphorylates at least two proteins located at the plasma membrane, the Nha1 Na+/H+ antiporter and the Tok1 potassium channel. Hog1 phosphorylation stimulates Nha1 activity, and this is crucial for the rapid reassociation of proteins with their target sites in chromatin. This initial response to hyperosmolarity precedes and temporally regulates the activation of stress-response genes that depends on Hog1 phosphorylation of transcription factors in the nucleus. Thus, a single MAP kinase coordinates temporally, spatially, and mechanistically distinct responses to stress, thereby providing very rapid stress relief that facilitates subsequent changes in gene expression that permit long-term adaptation to harsh environmental conditions.","author":[{"dropping-particle":"","family":"Proft","given":"Markus","non-dropping-particle":"","parse-names":false,"suffix":""},{"dropping-particle":"","family":"Struhl","given":"Kevin","non-dropping-particle":"","parse-names":false,"suffix":""}],"container-title":"Cell","id":"ITEM-2","issue":"3","issued":{"date-parts":[["2004","8","6"]]},"page":"351-361","publisher":"Elsevier","title":"MAP kinase-mediated stress relief that precedes and regulates the timing of transcriptional induction","type":"article-journal","volume":"118"},"uris":["http://www.mendeley.com/documents/?uuid=3bce2e66-b2ab-37bb-9a34-d0ce6321ec70"]}],"mendeley":{"formattedCitation":"(Hohmann, 2002; Proft and Struhl, 2004)","plainTextFormattedCitation":"(Hohmann, 2002; Proft and Struhl, 2004)","previouslyFormattedCitation":"(Hohmann, 2002)"},"properties":{"noteIndex":0},"schema":"https://github.com/citation-style-language/schema/raw/master/csl-citation.json"}</w:instrText>
      </w:r>
      <w:r w:rsidR="00131325">
        <w:rPr>
          <w:rFonts w:asciiTheme="majorBidi" w:eastAsia="Calibri" w:hAnsiTheme="majorBidi" w:cstheme="majorBidi"/>
        </w:rPr>
        <w:fldChar w:fldCharType="separate"/>
      </w:r>
      <w:r w:rsidR="00821FC6" w:rsidRPr="00821FC6">
        <w:rPr>
          <w:rFonts w:asciiTheme="majorBidi" w:eastAsia="Calibri" w:hAnsiTheme="majorBidi" w:cstheme="majorBidi"/>
          <w:noProof/>
        </w:rPr>
        <w:t>(Hohmann, 2002; Proft and Struhl, 2004)</w:t>
      </w:r>
      <w:r w:rsidR="00131325">
        <w:rPr>
          <w:rFonts w:asciiTheme="majorBidi" w:eastAsia="Calibri" w:hAnsiTheme="majorBidi" w:cstheme="majorBidi"/>
        </w:rPr>
        <w:fldChar w:fldCharType="end"/>
      </w:r>
      <w:r w:rsidR="00131325">
        <w:rPr>
          <w:rFonts w:asciiTheme="majorBidi" w:eastAsia="Calibri" w:hAnsiTheme="majorBidi" w:cstheme="majorBidi"/>
        </w:rPr>
        <w:t>.</w:t>
      </w:r>
      <w:r w:rsidR="00B450E2">
        <w:rPr>
          <w:rFonts w:asciiTheme="majorBidi" w:eastAsia="Calibri" w:hAnsiTheme="majorBidi" w:cstheme="majorBidi"/>
        </w:rPr>
        <w:t xml:space="preserve"> </w:t>
      </w:r>
      <w:r w:rsidR="00821FC6">
        <w:rPr>
          <w:rFonts w:asciiTheme="majorBidi" w:eastAsia="Calibri" w:hAnsiTheme="majorBidi" w:cstheme="majorBidi"/>
        </w:rPr>
        <w:t xml:space="preserve">Central role of Hog1 </w:t>
      </w:r>
      <w:r w:rsidR="00C44E04">
        <w:rPr>
          <w:rFonts w:asciiTheme="majorBidi" w:eastAsia="Calibri" w:hAnsiTheme="majorBidi" w:cstheme="majorBidi"/>
        </w:rPr>
        <w:t>is critical</w:t>
      </w:r>
      <w:r w:rsidR="00821FC6">
        <w:rPr>
          <w:rFonts w:asciiTheme="majorBidi" w:eastAsia="Calibri" w:hAnsiTheme="majorBidi" w:cstheme="majorBidi"/>
        </w:rPr>
        <w:t xml:space="preserve"> during initial </w:t>
      </w:r>
      <w:r w:rsidR="00DE2CA8">
        <w:rPr>
          <w:rFonts w:asciiTheme="majorBidi" w:eastAsia="Calibri" w:hAnsiTheme="majorBidi" w:cstheme="majorBidi"/>
        </w:rPr>
        <w:t xml:space="preserve">osmotic </w:t>
      </w:r>
      <w:r w:rsidR="00821FC6">
        <w:rPr>
          <w:rFonts w:asciiTheme="majorBidi" w:eastAsia="Calibri" w:hAnsiTheme="majorBidi" w:cstheme="majorBidi"/>
        </w:rPr>
        <w:t xml:space="preserve">stress encounter and </w:t>
      </w:r>
      <w:r w:rsidR="00DE2CA8">
        <w:rPr>
          <w:rFonts w:asciiTheme="majorBidi" w:eastAsia="Calibri" w:hAnsiTheme="majorBidi" w:cstheme="majorBidi"/>
        </w:rPr>
        <w:t>further</w:t>
      </w:r>
      <w:r w:rsidR="00821FC6">
        <w:rPr>
          <w:rFonts w:asciiTheme="majorBidi" w:eastAsia="Calibri" w:hAnsiTheme="majorBidi" w:cstheme="majorBidi"/>
        </w:rPr>
        <w:t xml:space="preserve"> facilitating long-term alteration in gene expression patterns ultimately gaining rapid stress relief. </w:t>
      </w:r>
    </w:p>
    <w:p w:rsidR="00334864" w:rsidRPr="00B867E1" w:rsidRDefault="00821FC6" w:rsidP="00B0441E">
      <w:pPr>
        <w:spacing w:line="360" w:lineRule="auto"/>
        <w:jc w:val="both"/>
        <w:rPr>
          <w:rFonts w:asciiTheme="majorBidi" w:eastAsia="Calibri" w:hAnsiTheme="majorBidi" w:cstheme="majorBidi"/>
        </w:rPr>
      </w:pPr>
      <w:r>
        <w:rPr>
          <w:rFonts w:asciiTheme="majorBidi" w:eastAsia="Calibri" w:hAnsiTheme="majorBidi" w:cstheme="majorBidi"/>
        </w:rPr>
        <w:t>Hog1 mediated osmotic stress response is highly conserved in eukaryotes</w:t>
      </w:r>
      <w:r w:rsidR="00E64374">
        <w:rPr>
          <w:rFonts w:asciiTheme="majorBidi" w:eastAsia="Calibri" w:hAnsiTheme="majorBidi" w:cstheme="majorBidi"/>
        </w:rPr>
        <w:t>.</w:t>
      </w:r>
      <w:r w:rsidR="00FD4F31">
        <w:rPr>
          <w:rFonts w:asciiTheme="majorBidi" w:eastAsia="Calibri" w:hAnsiTheme="majorBidi" w:cstheme="majorBidi"/>
        </w:rPr>
        <w:t xml:space="preserve"> Osmotic stress is well studied in </w:t>
      </w:r>
      <w:r w:rsidR="00FD4F31" w:rsidRPr="00FD4F31">
        <w:rPr>
          <w:rFonts w:asciiTheme="majorBidi" w:eastAsia="Calibri" w:hAnsiTheme="majorBidi" w:cstheme="majorBidi"/>
          <w:i/>
          <w:iCs/>
        </w:rPr>
        <w:t>S. cerevisiae</w:t>
      </w:r>
      <w:r w:rsidR="00FD4F31">
        <w:rPr>
          <w:rFonts w:asciiTheme="majorBidi" w:eastAsia="Calibri" w:hAnsiTheme="majorBidi" w:cstheme="majorBidi"/>
        </w:rPr>
        <w:t xml:space="preserve"> due to its </w:t>
      </w:r>
      <w:r w:rsidR="005522F5">
        <w:rPr>
          <w:rFonts w:asciiTheme="majorBidi" w:eastAsia="Calibri" w:hAnsiTheme="majorBidi" w:cstheme="majorBidi"/>
        </w:rPr>
        <w:t>industrial interest</w:t>
      </w:r>
      <w:r w:rsidR="00FD4F31">
        <w:rPr>
          <w:rFonts w:asciiTheme="majorBidi" w:eastAsia="Calibri" w:hAnsiTheme="majorBidi" w:cstheme="majorBidi"/>
        </w:rPr>
        <w:t xml:space="preserve"> in pathogenic fungi </w:t>
      </w:r>
      <w:r w:rsidR="00F8688C">
        <w:rPr>
          <w:rFonts w:asciiTheme="majorBidi" w:eastAsia="Calibri" w:hAnsiTheme="majorBidi" w:cstheme="majorBidi"/>
        </w:rPr>
        <w:t xml:space="preserve">owing to </w:t>
      </w:r>
      <w:r w:rsidR="00FD4F31">
        <w:rPr>
          <w:rFonts w:asciiTheme="majorBidi" w:eastAsia="Calibri" w:hAnsiTheme="majorBidi" w:cstheme="majorBidi"/>
        </w:rPr>
        <w:t>neutrophils impose</w:t>
      </w:r>
      <w:r w:rsidR="00F8688C">
        <w:rPr>
          <w:rFonts w:asciiTheme="majorBidi" w:eastAsia="Calibri" w:hAnsiTheme="majorBidi" w:cstheme="majorBidi"/>
        </w:rPr>
        <w:t>d</w:t>
      </w:r>
      <w:r w:rsidR="00FD4F31">
        <w:rPr>
          <w:rFonts w:asciiTheme="majorBidi" w:eastAsia="Calibri" w:hAnsiTheme="majorBidi" w:cstheme="majorBidi"/>
        </w:rPr>
        <w:t xml:space="preserve"> osmotic stress.  </w:t>
      </w:r>
      <w:r w:rsidR="00F8688C">
        <w:rPr>
          <w:rFonts w:asciiTheme="majorBidi" w:eastAsia="Calibri" w:hAnsiTheme="majorBidi" w:cstheme="majorBidi"/>
        </w:rPr>
        <w:t>D</w:t>
      </w:r>
      <w:r w:rsidR="00EE5A58">
        <w:rPr>
          <w:rFonts w:asciiTheme="majorBidi" w:eastAsia="Calibri" w:hAnsiTheme="majorBidi" w:cstheme="majorBidi"/>
        </w:rPr>
        <w:t>epending upon their exposure</w:t>
      </w:r>
      <w:r w:rsidR="00B518E3">
        <w:rPr>
          <w:rFonts w:asciiTheme="majorBidi" w:eastAsia="Calibri" w:hAnsiTheme="majorBidi" w:cstheme="majorBidi"/>
        </w:rPr>
        <w:t xml:space="preserve"> evolutionary</w:t>
      </w:r>
      <w:r w:rsidR="00EE5A58">
        <w:rPr>
          <w:rFonts w:asciiTheme="majorBidi" w:eastAsia="Calibri" w:hAnsiTheme="majorBidi" w:cstheme="majorBidi"/>
        </w:rPr>
        <w:t xml:space="preserve"> rewiring has been reported in</w:t>
      </w:r>
      <w:r w:rsidR="000E68D6">
        <w:rPr>
          <w:rFonts w:asciiTheme="majorBidi" w:eastAsia="Calibri" w:hAnsiTheme="majorBidi" w:cstheme="majorBidi"/>
        </w:rPr>
        <w:t xml:space="preserve"> upstream branches of MAPK pathway</w:t>
      </w:r>
      <w:r w:rsidR="00891AD6">
        <w:rPr>
          <w:rFonts w:asciiTheme="majorBidi" w:eastAsia="Calibri" w:hAnsiTheme="majorBidi" w:cstheme="majorBidi"/>
        </w:rPr>
        <w:t xml:space="preserve"> for instance Ste11 and Sho1</w:t>
      </w:r>
      <w:r w:rsidR="000E68D6">
        <w:rPr>
          <w:rFonts w:asciiTheme="majorBidi" w:eastAsia="Calibri" w:hAnsiTheme="majorBidi" w:cstheme="majorBidi"/>
        </w:rPr>
        <w:t xml:space="preserve"> activat</w:t>
      </w:r>
      <w:r w:rsidR="00F8688C">
        <w:rPr>
          <w:rFonts w:asciiTheme="majorBidi" w:eastAsia="Calibri" w:hAnsiTheme="majorBidi" w:cstheme="majorBidi"/>
        </w:rPr>
        <w:t>ing</w:t>
      </w:r>
      <w:r w:rsidR="000E68D6">
        <w:rPr>
          <w:rFonts w:asciiTheme="majorBidi" w:eastAsia="Calibri" w:hAnsiTheme="majorBidi" w:cstheme="majorBidi"/>
        </w:rPr>
        <w:t xml:space="preserve"> Hog1</w:t>
      </w:r>
      <w:r w:rsidR="00C108B3">
        <w:rPr>
          <w:rFonts w:asciiTheme="majorBidi" w:eastAsia="Calibri" w:hAnsiTheme="majorBidi" w:cstheme="majorBidi"/>
        </w:rPr>
        <w:t xml:space="preserve"> in </w:t>
      </w:r>
      <w:r w:rsidR="00C108B3" w:rsidRPr="00C108B3">
        <w:rPr>
          <w:rFonts w:asciiTheme="majorBidi" w:eastAsia="Calibri" w:hAnsiTheme="majorBidi" w:cstheme="majorBidi"/>
          <w:i/>
          <w:iCs/>
        </w:rPr>
        <w:t>S. cerevisiae</w:t>
      </w:r>
      <w:r w:rsidR="00C108B3">
        <w:rPr>
          <w:rFonts w:asciiTheme="majorBidi" w:eastAsia="Calibri" w:hAnsiTheme="majorBidi" w:cstheme="majorBidi"/>
        </w:rPr>
        <w:t xml:space="preserve"> but not in</w:t>
      </w:r>
      <w:r w:rsidR="00C108B3">
        <w:rPr>
          <w:rFonts w:asciiTheme="majorBidi" w:eastAsia="Calibri" w:hAnsiTheme="majorBidi" w:cstheme="majorBidi"/>
        </w:rPr>
        <w:t xml:space="preserve"> </w:t>
      </w:r>
      <w:r w:rsidR="00C108B3" w:rsidRPr="00EE5A58">
        <w:rPr>
          <w:rFonts w:asciiTheme="majorBidi" w:eastAsia="Calibri" w:hAnsiTheme="majorBidi" w:cstheme="majorBidi"/>
          <w:i/>
          <w:iCs/>
        </w:rPr>
        <w:t>C. albicans</w:t>
      </w:r>
      <w:r w:rsidR="00EE5A58">
        <w:rPr>
          <w:rFonts w:asciiTheme="majorBidi" w:eastAsia="Calibri" w:hAnsiTheme="majorBidi" w:cstheme="majorBidi"/>
        </w:rPr>
        <w:t xml:space="preserve">. </w:t>
      </w:r>
      <w:r w:rsidR="00B867E1">
        <w:rPr>
          <w:rFonts w:asciiTheme="majorBidi" w:eastAsia="Calibri" w:hAnsiTheme="majorBidi" w:cstheme="majorBidi"/>
        </w:rPr>
        <w:t xml:space="preserve">In </w:t>
      </w:r>
      <w:r w:rsidR="00B867E1" w:rsidRPr="00B867E1">
        <w:rPr>
          <w:rFonts w:asciiTheme="majorBidi" w:eastAsia="Calibri" w:hAnsiTheme="majorBidi" w:cstheme="majorBidi"/>
          <w:i/>
          <w:iCs/>
        </w:rPr>
        <w:t>C. glabrata</w:t>
      </w:r>
      <w:r w:rsidR="00B867E1">
        <w:rPr>
          <w:rFonts w:asciiTheme="majorBidi" w:eastAsia="Calibri" w:hAnsiTheme="majorBidi" w:cstheme="majorBidi"/>
          <w:i/>
          <w:iCs/>
        </w:rPr>
        <w:t xml:space="preserve">, </w:t>
      </w:r>
      <w:r w:rsidR="00B867E1">
        <w:rPr>
          <w:rFonts w:asciiTheme="majorBidi" w:eastAsia="Calibri" w:hAnsiTheme="majorBidi" w:cstheme="majorBidi"/>
        </w:rPr>
        <w:t xml:space="preserve">CgHog1 has shown to phosphorylate CgRds2 which alters glycerophospholipid composition in response to osmotic stress. </w:t>
      </w:r>
      <w:bookmarkStart w:id="25" w:name="_GoBack"/>
      <w:bookmarkEnd w:id="25"/>
    </w:p>
    <w:p w:rsidR="00357C21" w:rsidRDefault="00357C21" w:rsidP="00B0441E">
      <w:pPr>
        <w:spacing w:line="360" w:lineRule="auto"/>
        <w:jc w:val="both"/>
        <w:rPr>
          <w:rFonts w:asciiTheme="majorBidi" w:eastAsia="Calibri" w:hAnsiTheme="majorBidi" w:cstheme="majorBidi"/>
        </w:rPr>
      </w:pPr>
    </w:p>
    <w:p w:rsidR="00357C21" w:rsidRPr="00357C21" w:rsidRDefault="00357C21" w:rsidP="00B0441E">
      <w:pPr>
        <w:spacing w:line="360" w:lineRule="auto"/>
        <w:jc w:val="both"/>
        <w:rPr>
          <w:rFonts w:asciiTheme="majorBidi" w:eastAsia="Calibri" w:hAnsiTheme="majorBidi" w:cstheme="majorBidi"/>
          <w:lang w:val="en-IN"/>
        </w:rPr>
      </w:pPr>
    </w:p>
    <w:p w:rsidR="00570D54" w:rsidRDefault="00570D54" w:rsidP="0091779F">
      <w:pPr>
        <w:spacing w:line="360" w:lineRule="auto"/>
        <w:jc w:val="both"/>
        <w:rPr>
          <w:rFonts w:asciiTheme="majorBidi" w:eastAsia="Calibri" w:hAnsiTheme="majorBidi" w:cstheme="majorBidi"/>
        </w:rPr>
      </w:pPr>
    </w:p>
    <w:p w:rsidR="00570D54" w:rsidRDefault="00570D54" w:rsidP="0091779F">
      <w:pPr>
        <w:spacing w:line="360" w:lineRule="auto"/>
        <w:jc w:val="both"/>
        <w:rPr>
          <w:rFonts w:asciiTheme="majorBidi" w:eastAsia="Calibri" w:hAnsiTheme="majorBidi" w:cstheme="majorBidi"/>
        </w:rPr>
      </w:pPr>
    </w:p>
    <w:p w:rsidR="00570D54" w:rsidRPr="0091779F" w:rsidRDefault="00570D54" w:rsidP="0091779F">
      <w:pPr>
        <w:spacing w:line="360" w:lineRule="auto"/>
        <w:jc w:val="both"/>
        <w:rPr>
          <w:rFonts w:asciiTheme="majorBidi" w:eastAsia="Calibri" w:hAnsiTheme="majorBidi" w:cstheme="majorBidi"/>
        </w:rPr>
      </w:pPr>
    </w:p>
    <w:p w:rsidR="007A14EF" w:rsidRPr="0091779F" w:rsidRDefault="007A14EF" w:rsidP="0091779F">
      <w:pPr>
        <w:spacing w:line="360" w:lineRule="auto"/>
        <w:jc w:val="both"/>
        <w:rPr>
          <w:rFonts w:asciiTheme="majorBidi" w:eastAsia="Calibri" w:hAnsiTheme="majorBidi" w:cstheme="majorBidi"/>
        </w:rPr>
      </w:pPr>
    </w:p>
    <w:p w:rsidR="007A14EF" w:rsidRPr="0091779F" w:rsidRDefault="007A14EF" w:rsidP="0091779F">
      <w:pPr>
        <w:spacing w:line="360" w:lineRule="auto"/>
        <w:jc w:val="both"/>
        <w:rPr>
          <w:rFonts w:asciiTheme="majorBidi" w:eastAsia="Calibri" w:hAnsiTheme="majorBidi" w:cstheme="majorBidi"/>
        </w:rPr>
      </w:pPr>
    </w:p>
    <w:p w:rsidR="007A14EF" w:rsidRDefault="007A14EF" w:rsidP="00334864"/>
    <w:p w:rsidR="007A14EF" w:rsidRDefault="007A14EF" w:rsidP="007A14EF">
      <w:r>
        <w:rPr>
          <w:color w:val="000000"/>
          <w:shd w:val="clear" w:color="auto" w:fill="FFFFFF"/>
        </w:rPr>
        <w:t xml:space="preserve">Exposure to NaCl or </w:t>
      </w:r>
      <w:proofErr w:type="spellStart"/>
      <w:r>
        <w:rPr>
          <w:color w:val="000000"/>
          <w:shd w:val="clear" w:color="auto" w:fill="FFFFFF"/>
        </w:rPr>
        <w:t>KCl</w:t>
      </w:r>
      <w:proofErr w:type="spellEnd"/>
      <w:r>
        <w:rPr>
          <w:color w:val="000000"/>
          <w:shd w:val="clear" w:color="auto" w:fill="FFFFFF"/>
        </w:rPr>
        <w:t xml:space="preserve"> imposes osmotic and cationic stress, which causes rapid water loss, a reduction in cell size and loss of turgor pressure (</w:t>
      </w:r>
      <w:proofErr w:type="spellStart"/>
      <w:r>
        <w:fldChar w:fldCharType="begin"/>
      </w:r>
      <w:r>
        <w:instrText xml:space="preserve"> HYPERLINK "https://www.ncbi.nlm.nih.gov/pmc/articles/PMC3867497/" \l "R72" </w:instrText>
      </w:r>
      <w:r>
        <w:fldChar w:fldCharType="separate"/>
      </w:r>
      <w:r>
        <w:rPr>
          <w:rStyle w:val="Hyperlink"/>
          <w:rFonts w:eastAsiaTheme="majorEastAsia"/>
          <w:color w:val="642A8F"/>
        </w:rPr>
        <w:t>Kühn</w:t>
      </w:r>
      <w:proofErr w:type="spellEnd"/>
      <w:r>
        <w:rPr>
          <w:rStyle w:val="Hyperlink"/>
          <w:rFonts w:eastAsiaTheme="majorEastAsia"/>
          <w:color w:val="642A8F"/>
        </w:rPr>
        <w:t xml:space="preserve"> and </w:t>
      </w:r>
      <w:proofErr w:type="spellStart"/>
      <w:r>
        <w:rPr>
          <w:rStyle w:val="Hyperlink"/>
          <w:rFonts w:eastAsiaTheme="majorEastAsia"/>
          <w:color w:val="642A8F"/>
        </w:rPr>
        <w:t>Klipp</w:t>
      </w:r>
      <w:proofErr w:type="spellEnd"/>
      <w:r>
        <w:rPr>
          <w:rStyle w:val="Hyperlink"/>
          <w:rFonts w:eastAsiaTheme="majorEastAsia"/>
          <w:color w:val="642A8F"/>
        </w:rPr>
        <w:t>, 2012</w:t>
      </w:r>
      <w:r>
        <w:fldChar w:fldCharType="end"/>
      </w:r>
      <w:r>
        <w:rPr>
          <w:color w:val="000000"/>
          <w:shd w:val="clear" w:color="auto" w:fill="FFFFFF"/>
        </w:rPr>
        <w:t>). This triggers the phosphorylation and nuclear accumulation of the SAPK Hog1, which in turn mediates the activation of target genes including those encoding glycerol biosynthetic enzymes (</w:t>
      </w:r>
      <w:hyperlink r:id="rId17" w:anchor="R133" w:history="1">
        <w:r>
          <w:rPr>
            <w:rStyle w:val="Hyperlink"/>
            <w:rFonts w:eastAsiaTheme="majorEastAsia"/>
            <w:color w:val="642A8F"/>
          </w:rPr>
          <w:t>Smith et al., 2004</w:t>
        </w:r>
      </w:hyperlink>
      <w:r>
        <w:rPr>
          <w:color w:val="000000"/>
          <w:shd w:val="clear" w:color="auto" w:fill="FFFFFF"/>
        </w:rPr>
        <w:t>;</w:t>
      </w:r>
      <w:r>
        <w:rPr>
          <w:rStyle w:val="apple-converted-space"/>
          <w:color w:val="000000"/>
          <w:shd w:val="clear" w:color="auto" w:fill="FFFFFF"/>
        </w:rPr>
        <w:t> </w:t>
      </w:r>
      <w:proofErr w:type="spellStart"/>
      <w:r>
        <w:fldChar w:fldCharType="begin"/>
      </w:r>
      <w:r>
        <w:instrText xml:space="preserve"> HYPERLINK "https://www.ncbi.nlm.nih.gov/pmc/articles/PMC3867497/" \l "R49" </w:instrText>
      </w:r>
      <w:r>
        <w:fldChar w:fldCharType="separate"/>
      </w:r>
      <w:r>
        <w:rPr>
          <w:rStyle w:val="Hyperlink"/>
          <w:rFonts w:eastAsiaTheme="majorEastAsia"/>
          <w:color w:val="642A8F"/>
        </w:rPr>
        <w:t>Enjalbert</w:t>
      </w:r>
      <w:proofErr w:type="spellEnd"/>
      <w:r>
        <w:rPr>
          <w:rStyle w:val="Hyperlink"/>
          <w:rFonts w:eastAsiaTheme="majorEastAsia"/>
          <w:color w:val="642A8F"/>
        </w:rPr>
        <w:t xml:space="preserve"> et al., 2006</w:t>
      </w:r>
      <w:r>
        <w:fldChar w:fldCharType="end"/>
      </w:r>
      <w:r>
        <w:rPr>
          <w:color w:val="000000"/>
          <w:shd w:val="clear" w:color="auto" w:fill="FFFFFF"/>
        </w:rPr>
        <w:t>). This leads to the accumulation of glycerol, the restoration of turgor pressure and the resumption of growth. Glycerol biosynthetic gene induction, glycerol accumulation and the successful adaptation of</w:t>
      </w:r>
      <w:r>
        <w:rPr>
          <w:rStyle w:val="apple-converted-space"/>
          <w:color w:val="000000"/>
          <w:shd w:val="clear" w:color="auto" w:fill="FFFFFF"/>
        </w:rPr>
        <w:t> </w:t>
      </w:r>
      <w:r>
        <w:rPr>
          <w:rStyle w:val="Emphasis"/>
          <w:rFonts w:eastAsia="Calibri"/>
          <w:color w:val="000000"/>
        </w:rPr>
        <w:t>C. albicans</w:t>
      </w:r>
      <w:r>
        <w:rPr>
          <w:rStyle w:val="apple-converted-space"/>
          <w:color w:val="000000"/>
          <w:shd w:val="clear" w:color="auto" w:fill="FFFFFF"/>
        </w:rPr>
        <w:t> </w:t>
      </w:r>
      <w:r>
        <w:rPr>
          <w:color w:val="000000"/>
          <w:shd w:val="clear" w:color="auto" w:fill="FFFFFF"/>
        </w:rPr>
        <w:t>cells to osmotic/cationic stresses are Hog1 dependent (</w:t>
      </w:r>
      <w:hyperlink r:id="rId18" w:anchor="R126" w:history="1">
        <w:r>
          <w:rPr>
            <w:rStyle w:val="Hyperlink"/>
            <w:rFonts w:eastAsiaTheme="majorEastAsia"/>
            <w:color w:val="642A8F"/>
          </w:rPr>
          <w:t>San José et al., 1996</w:t>
        </w:r>
      </w:hyperlink>
      <w:r>
        <w:rPr>
          <w:color w:val="000000"/>
          <w:shd w:val="clear" w:color="auto" w:fill="FFFFFF"/>
        </w:rPr>
        <w:t>;</w:t>
      </w:r>
      <w:r>
        <w:rPr>
          <w:rStyle w:val="apple-converted-space"/>
          <w:color w:val="000000"/>
          <w:shd w:val="clear" w:color="auto" w:fill="FFFFFF"/>
        </w:rPr>
        <w:t> </w:t>
      </w:r>
      <w:hyperlink r:id="rId19" w:anchor="R133" w:history="1">
        <w:r>
          <w:rPr>
            <w:rStyle w:val="Hyperlink"/>
            <w:rFonts w:eastAsiaTheme="majorEastAsia"/>
            <w:color w:val="642A8F"/>
          </w:rPr>
          <w:t>Smith et al., 2004</w:t>
        </w:r>
      </w:hyperlink>
      <w:r>
        <w:rPr>
          <w:color w:val="000000"/>
          <w:shd w:val="clear" w:color="auto" w:fill="FFFFFF"/>
        </w:rPr>
        <w:t>).</w:t>
      </w:r>
    </w:p>
    <w:p w:rsidR="007A14EF" w:rsidRDefault="007A14EF" w:rsidP="00334864"/>
    <w:p w:rsidR="007A14EF" w:rsidRDefault="007A14EF" w:rsidP="00334864"/>
    <w:p w:rsidR="003D4938" w:rsidRPr="003D4938" w:rsidRDefault="003D4938" w:rsidP="003D4938">
      <w:pPr>
        <w:rPr>
          <w:lang w:val="en-IN" w:eastAsia="zh-CN"/>
        </w:rPr>
      </w:pPr>
      <w:r w:rsidRPr="003D4938">
        <w:rPr>
          <w:color w:val="000000"/>
          <w:shd w:val="clear" w:color="auto" w:fill="FFFFFF"/>
          <w:lang w:val="en-IN" w:eastAsia="zh-CN"/>
        </w:rPr>
        <w:t>The fact that osmoadaptation is easy to manage and mimic in a lab setting has aided in studies of fungal responses to osmotic stress both at the cellular and molecular level.</w:t>
      </w:r>
    </w:p>
    <w:p w:rsidR="003D4938" w:rsidRPr="003D4938" w:rsidRDefault="003D4938" w:rsidP="00334864">
      <w:pPr>
        <w:rPr>
          <w:lang w:val="en-IN"/>
        </w:rPr>
      </w:pPr>
    </w:p>
    <w:p w:rsidR="00C268E1" w:rsidRDefault="00C268E1" w:rsidP="006B1514">
      <w:pPr>
        <w:pStyle w:val="Heading3"/>
      </w:pPr>
      <w:bookmarkStart w:id="26" w:name="_Toc35015084"/>
      <w:r w:rsidRPr="001816A5">
        <w:t>4.5.4.  pH</w:t>
      </w:r>
      <w:bookmarkEnd w:id="26"/>
    </w:p>
    <w:p w:rsidR="000C4A8A" w:rsidRDefault="00DB1CB0" w:rsidP="000C4A8A">
      <w:pPr>
        <w:spacing w:line="360" w:lineRule="auto"/>
        <w:jc w:val="both"/>
      </w:pPr>
      <w:r>
        <w:t xml:space="preserve">Organisms residing in external environment are exposed to </w:t>
      </w:r>
      <w:r w:rsidR="006B1514">
        <w:t>narrow range of pH when compared to human pathogenic fungus</w:t>
      </w:r>
      <w:r w:rsidR="009E2793">
        <w:t>,</w:t>
      </w:r>
      <w:r w:rsidR="008D72F2">
        <w:t xml:space="preserve"> facing pH ranging from 2 to 10. </w:t>
      </w:r>
      <w:r w:rsidR="009E2793">
        <w:t>pH changes induce many stresses like alterations in protein functions, membrane potential and micro-nutrient availability</w:t>
      </w:r>
      <w:r w:rsidR="00F06D7C">
        <w:t xml:space="preserve"> </w:t>
      </w:r>
      <w:r w:rsidR="00F06D7C">
        <w:fldChar w:fldCharType="begin" w:fldLock="1"/>
      </w:r>
      <w:r w:rsidR="00F06D7C">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9E2793">
        <w:t xml:space="preserve">. </w:t>
      </w:r>
      <w:r w:rsidR="00CA727F">
        <w:t>Both alkaline and acidic pH activates unique pathways to overcome pH stress and maintain cellular homeostasis. Alkaline pH establishes electrochemical gradient across the plasma membrane posing diff</w:t>
      </w:r>
      <w:r w:rsidR="005F095B">
        <w:t>ic</w:t>
      </w:r>
      <w:r w:rsidR="00CA727F">
        <w:t xml:space="preserve">ulties in nutrient transport and ATP synthesis. </w:t>
      </w:r>
      <w:r w:rsidR="009C2960">
        <w:t xml:space="preserve">High pH imposes reduced </w:t>
      </w:r>
      <w:r w:rsidR="00FD5F5C">
        <w:t>bioavailability of essential ions like zinc</w:t>
      </w:r>
      <w:r w:rsidR="009C2960">
        <w:t xml:space="preserve">, </w:t>
      </w:r>
      <w:r w:rsidR="00FD5F5C">
        <w:t>copper</w:t>
      </w:r>
      <w:r w:rsidR="009C2960">
        <w:t xml:space="preserve"> and </w:t>
      </w:r>
      <w:r w:rsidR="0044001E">
        <w:t>also promotes yeast to hyphal growth</w:t>
      </w:r>
      <w:r w:rsidR="00351383">
        <w:t xml:space="preserve"> in pathogenic yeast </w:t>
      </w:r>
      <w:r w:rsidR="00351383" w:rsidRPr="00351383">
        <w:rPr>
          <w:i/>
          <w:iCs/>
        </w:rPr>
        <w:t>C. albicans</w:t>
      </w:r>
      <w:r w:rsidR="00F06D7C">
        <w:rPr>
          <w:i/>
          <w:iCs/>
        </w:rPr>
        <w:t xml:space="preserve"> </w:t>
      </w:r>
      <w:r w:rsidR="00F06D7C">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351383">
        <w:t xml:space="preserve">. </w:t>
      </w:r>
      <w:r w:rsidR="00463D2F">
        <w:t>A</w:t>
      </w:r>
      <w:r w:rsidR="00351383">
        <w:t xml:space="preserve">lkaline pH </w:t>
      </w:r>
      <w:r w:rsidR="00463D2F">
        <w:t>response has</w:t>
      </w:r>
      <w:r w:rsidR="00351383">
        <w:t xml:space="preserve"> been extensively studied in </w:t>
      </w:r>
      <w:r w:rsidR="00351383" w:rsidRPr="00463D2F">
        <w:rPr>
          <w:i/>
          <w:iCs/>
        </w:rPr>
        <w:t>S. cerevisiae</w:t>
      </w:r>
      <w:r w:rsidR="00351383">
        <w:t xml:space="preserve"> and filamentous fungi </w:t>
      </w:r>
      <w:r w:rsidR="00351383" w:rsidRPr="00463D2F">
        <w:rPr>
          <w:i/>
          <w:iCs/>
        </w:rPr>
        <w:t xml:space="preserve">A. </w:t>
      </w:r>
      <w:proofErr w:type="spellStart"/>
      <w:r w:rsidR="00351383" w:rsidRPr="00463D2F">
        <w:rPr>
          <w:i/>
          <w:iCs/>
        </w:rPr>
        <w:t>nidulans</w:t>
      </w:r>
      <w:proofErr w:type="spellEnd"/>
      <w:r w:rsidR="00351383">
        <w:t xml:space="preserve"> </w:t>
      </w:r>
      <w:r w:rsidR="00463D2F">
        <w:t xml:space="preserve">known to </w:t>
      </w:r>
      <w:r w:rsidR="00351383">
        <w:t>activat</w:t>
      </w:r>
      <w:r w:rsidR="00463D2F">
        <w:t>e</w:t>
      </w:r>
      <w:r w:rsidR="00351383">
        <w:t xml:space="preserve"> Rim/Pal pathway</w:t>
      </w:r>
      <w:r w:rsidR="004222D8">
        <w:t xml:space="preserve"> under the control of </w:t>
      </w:r>
      <w:proofErr w:type="spellStart"/>
      <w:r w:rsidR="004222D8">
        <w:t>PacC</w:t>
      </w:r>
      <w:proofErr w:type="spellEnd"/>
      <w:r w:rsidR="004222D8">
        <w:t>/Rim101 transcription factor</w:t>
      </w:r>
      <w:r w:rsidR="00351383">
        <w:t>.</w:t>
      </w:r>
      <w:r w:rsidR="00B81501">
        <w:t xml:space="preserve"> In addition to </w:t>
      </w:r>
      <w:proofErr w:type="spellStart"/>
      <w:r w:rsidR="00B81501">
        <w:t>PacC</w:t>
      </w:r>
      <w:proofErr w:type="spellEnd"/>
      <w:r w:rsidR="00B81501">
        <w:t>/Rim, PHR1 and PHR2 genes</w:t>
      </w:r>
      <w:r w:rsidR="00C01D5D">
        <w:t xml:space="preserve"> under the control of Rim101</w:t>
      </w:r>
      <w:r w:rsidR="00B81501">
        <w:t xml:space="preserve"> show alteration in gene expression upon acidic and alkaline pH respectively in </w:t>
      </w:r>
      <w:r w:rsidR="00B81501" w:rsidRPr="00B81501">
        <w:rPr>
          <w:i/>
          <w:iCs/>
        </w:rPr>
        <w:t>C. albicans</w:t>
      </w:r>
      <w:r w:rsidR="00B81501">
        <w:t xml:space="preserve">. </w:t>
      </w:r>
      <w:r w:rsidR="00C01D5D">
        <w:t>And are also known to have role in pH dependent virulence induction</w:t>
      </w:r>
      <w:r w:rsidR="00B04104">
        <w:t xml:space="preserve"> </w:t>
      </w:r>
      <w:r w:rsidR="00B04104">
        <w:fldChar w:fldCharType="begin" w:fldLock="1"/>
      </w:r>
      <w:r w:rsidR="001C51E0">
        <w:instrText>ADDIN CSL_CITATION {"citationItems":[{"id":"ITEM-1","itemData":{"DOI":"10.5941/MYCO.2011.39.4.249","ISSN":"12298093","abstract":"Microorganisms are significantly affected when the ambient pH of their environment changes. They must therefore be able to sense and respond to these changes in order to survive. Previous investigators have studied various fungal species to define conserved pH-responsive signaling pathways. One of these pathways, known as the Pal/Rim pathway, is activated in response to alkaline pH signals, ultimately targeting the PacC/Rim101 transcription factor. Although the central signaling components are conserved among divergent filamentous and yeast-like fungi, there is some degree of signaling specificity between fungal species. This specificity exists primarily in the downstream transcriptional targets of this pathway, likely allowing differential adaptation to species-specific environmental niches. In this review, the role of the Pal/Rim pathway in fungal pH response is discussed. Also highlighted are functional differences present in this pathway among human fungal pathogens, differences that allow these specialized microorganisms to survive in the various micro-environments of the infected human host. © The Korean Society of Mycology.","author":[{"dropping-particle":"","family":"Selvig","given":"Kyla","non-dropping-particle":"","parse-names":false,"suffix":""},{"dropping-particle":"","family":"Alspaugh","given":"J. Andrew","non-dropping-particle":"","parse-names":false,"suffix":""}],"container-title":"Mycobiology","id":"ITEM-1","issue":"4","issued":{"date-parts":[["2011","12"]]},"page":"249-256","publisher":"Korean Society of Mycology","title":"pH response pathways in fungi: Adapting to host-derived and environmental signals","type":"article","volume":"39"},"uris":["http://www.mendeley.com/documents/?uuid=0ce6c459-fe64-3313-96f1-5de4a9b7de2d"]}],"mendeley":{"formattedCitation":"(Selvig and Alspaugh, 2011)","plainTextFormattedCitation":"(Selvig and Alspaugh, 2011)","previouslyFormattedCitation":"(Selvig and Alspaugh, 2011)"},"properties":{"noteIndex":0},"schema":"https://github.com/citation-style-language/schema/raw/master/csl-citation.json"}</w:instrText>
      </w:r>
      <w:r w:rsidR="00B04104">
        <w:fldChar w:fldCharType="separate"/>
      </w:r>
      <w:r w:rsidR="00B04104" w:rsidRPr="00B04104">
        <w:rPr>
          <w:noProof/>
        </w:rPr>
        <w:t>(Selvig and Alspaugh, 2011)</w:t>
      </w:r>
      <w:r w:rsidR="00B04104">
        <w:fldChar w:fldCharType="end"/>
      </w:r>
      <w:r w:rsidR="00C01D5D">
        <w:t>.</w:t>
      </w:r>
      <w:r w:rsidR="000C4A8A">
        <w:t xml:space="preserve"> </w:t>
      </w:r>
      <w:r w:rsidR="002641F0">
        <w:t>Crz1, is another regulator modulating fungal growth under alkaline pH and fungal virulence</w:t>
      </w:r>
      <w:r w:rsidR="0088705A">
        <w:t xml:space="preserve"> development</w:t>
      </w:r>
      <w:r w:rsidR="002641F0">
        <w:t xml:space="preserve"> in hosts</w:t>
      </w:r>
      <w:r w:rsidR="00236540">
        <w:t xml:space="preserve"> </w:t>
      </w:r>
      <w:r w:rsidR="00236540">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236540">
        <w:fldChar w:fldCharType="separate"/>
      </w:r>
      <w:r w:rsidR="00236540" w:rsidRPr="00F06D7C">
        <w:rPr>
          <w:noProof/>
        </w:rPr>
        <w:t>(Brown et al., 2017)</w:t>
      </w:r>
      <w:r w:rsidR="00236540">
        <w:fldChar w:fldCharType="end"/>
      </w:r>
      <w:r w:rsidR="000C4A8A">
        <w:t>.</w:t>
      </w:r>
    </w:p>
    <w:p w:rsidR="00F15E19" w:rsidRPr="00F15E19" w:rsidRDefault="00DC7F07" w:rsidP="00F15E19">
      <w:pPr>
        <w:spacing w:line="360" w:lineRule="auto"/>
        <w:jc w:val="both"/>
      </w:pPr>
      <w:r>
        <w:t>Pathogenic f</w:t>
      </w:r>
      <w:r w:rsidR="004C542C">
        <w:t xml:space="preserve">ungal species are exposed to acidic conditions either because of their niche or during phagocytic lysis. </w:t>
      </w:r>
      <w:r w:rsidR="00D27603">
        <w:t>W</w:t>
      </w:r>
      <w:r w:rsidR="00272D16">
        <w:t xml:space="preserve">eak acid components enter into the fungal cells by cytoplasmic acidification and by accumulation of organic anions </w:t>
      </w:r>
      <w:r w:rsidR="00D27603">
        <w:t>imposing</w:t>
      </w:r>
      <w:r w:rsidR="00272D16">
        <w:t xml:space="preserve"> toxicity</w:t>
      </w:r>
      <w:r w:rsidR="00E41773">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272D16">
        <w:t xml:space="preserve">. </w:t>
      </w:r>
      <w:r w:rsidR="00260430">
        <w:t xml:space="preserve">Hence fungi </w:t>
      </w:r>
      <w:r w:rsidR="008E23E6">
        <w:t>elicit</w:t>
      </w:r>
      <w:r w:rsidR="00260430">
        <w:t xml:space="preserve"> pH response in order to maintain intercellular pH and pump out organic anions</w:t>
      </w:r>
      <w:r w:rsidR="00A51962">
        <w:t xml:space="preserve"> mediated by Pma1 and Pdr12 respectively. </w:t>
      </w:r>
      <w:r w:rsidR="00E95333">
        <w:t xml:space="preserve">In case of acetic acid stress, Hog1 signaling pathway is activated in </w:t>
      </w:r>
      <w:r w:rsidR="00E95333" w:rsidRPr="003F60CA">
        <w:rPr>
          <w:i/>
          <w:iCs/>
        </w:rPr>
        <w:t>C. glabrata</w:t>
      </w:r>
      <w:r w:rsidR="00E95333">
        <w:t xml:space="preserve"> while War1</w:t>
      </w:r>
      <w:r w:rsidR="003F60CA" w:rsidRPr="003F60CA">
        <w:t xml:space="preserve"> </w:t>
      </w:r>
      <w:r w:rsidR="003F60CA">
        <w:t>orthologue</w:t>
      </w:r>
      <w:r w:rsidR="00E95333">
        <w:t xml:space="preserve"> and Msn2/4 </w:t>
      </w:r>
      <w:r w:rsidR="003F60CA">
        <w:t xml:space="preserve">like </w:t>
      </w:r>
      <w:r w:rsidR="00E95333">
        <w:t>Mnl1</w:t>
      </w:r>
      <w:r w:rsidR="003F60CA">
        <w:t xml:space="preserve"> mediates resistance</w:t>
      </w:r>
      <w:r w:rsidR="00E04382">
        <w:t xml:space="preserve"> against pH stress</w:t>
      </w:r>
      <w:r w:rsidR="003F60CA">
        <w:t xml:space="preserve"> in </w:t>
      </w:r>
      <w:r w:rsidR="003F60CA" w:rsidRPr="003F60CA">
        <w:rPr>
          <w:i/>
          <w:iCs/>
        </w:rPr>
        <w:t>C. albicans</w:t>
      </w:r>
      <w:r w:rsidR="00E41773">
        <w:rPr>
          <w:i/>
          <w:iCs/>
        </w:rPr>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3F60CA">
        <w:rPr>
          <w:i/>
          <w:iCs/>
        </w:rPr>
        <w:t xml:space="preserve">. </w:t>
      </w:r>
      <w:r w:rsidR="00FA49B3">
        <w:t xml:space="preserve">A recent genome-wide study briefly described effect of pH on </w:t>
      </w:r>
      <w:r w:rsidR="00FA49B3" w:rsidRPr="00FA49B3">
        <w:rPr>
          <w:i/>
          <w:iCs/>
        </w:rPr>
        <w:t xml:space="preserve">C. </w:t>
      </w:r>
      <w:r w:rsidR="00FA49B3" w:rsidRPr="00FA49B3">
        <w:rPr>
          <w:i/>
          <w:iCs/>
        </w:rPr>
        <w:lastRenderedPageBreak/>
        <w:t>glabrata</w:t>
      </w:r>
      <w:r w:rsidR="00FA49B3">
        <w:t xml:space="preserve"> </w:t>
      </w:r>
      <w:r w:rsidR="001C51E0">
        <w:fldChar w:fldCharType="begin" w:fldLock="1"/>
      </w:r>
      <w:r w:rsidR="003C6AB2">
        <w:instrText>ADDIN CSL_CITATION {"citationItems":[{"id":"ITEM-1","itemData":{"DOI":"10.1093/nar/gku1357","ISBN":"1362-4962 (Electronic)\\r0305-1048 (Linking)","ISSN":"13624962","PMID":"25586221","abstract":"Candida glabrata is the second most common pathogenic Candida species and has emerged as a leading cause of nosocomial fungal infections. Its reduced susceptibility to antifungal drugs and its close relationship to Saccharomyces cerevisiae make it an interesting research focus. Although its genome sequence was published in 2004, little is known about its transcriptional dynamics. Here, we provide a detailed RNA-Seq-based analysis of the transcriptomic landscape of C. glabrata in nutrient-rich media, as well as under nitrosative stress and during pH shift. Using RNA-Seq data together with state-of-the-art gene prediction tools, we refined the annotation of the C. glabrata genome and predicted 49 novel protein-coding genes. Of these novel genes, 14 have homologs in S. cerevisiae and six are shared with other Candida species. We experimentally validated four novel protein-coding genes of which two are differentially regulated during pH shift and interaction with human neutrophils, indicating a potential role in host-pathogen interaction. Furthermore, we identified 58 novel non-protein-coding genes, 38 new introns and condition-specific alternative splicing. Finally, our data suggest different patterns of adaptation to pH shift and nitrosative stress in C. glabrata, Candida albicans and S. cerevisiae and thus further underline a distinct evolution of virulence in yeast.","author":[{"dropping-particle":"","family":"Linde","given":"J??rg","non-dropping-particle":"","parse-names":false,"suffix":""},{"dropping-particle":"","family":"Duggan","given":"Se??na","non-dropping-particle":"","parse-names":false,"suffix":""},{"dropping-particle":"","family":"Weber","given":"Michael","non-dropping-particle":"","parse-names":false,"suffix":""},{"dropping-particle":"","family":"Horn","given":"Fabian","non-dropping-particle":"","parse-names":false,"suffix":""},{"dropping-particle":"","family":"Sieber","given":"Patricia","non-dropping-particle":"","parse-names":false,"suffix":""},{"dropping-particle":"","family":"Hellwig","given":"Daniela","non-dropping-particle":"","parse-names":false,"suffix":""},{"dropping-particle":"","family":"Riege","given":"Konstantin","non-dropping-particle":"","parse-names":false,"suffix":""},{"dropping-particle":"","family":"Marz","given":"Manja","non-dropping-particle":"","parse-names":false,"suffix":""},{"dropping-particle":"","family":"Martin","given":"Ronny","non-dropping-particle":"","parse-names":false,"suffix":""},{"dropping-particle":"","family":"Guthke","given":"Reinhard","non-dropping-particle":"","parse-names":false,"suffix":""},{"dropping-particle":"","family":"Kurzai","given":"Oliver","non-dropping-particle":"","parse-names":false,"suffix":""}],"container-title":"Nucleic Acids Research","id":"ITEM-1","issue":"3","issued":{"date-parts":[["2015"]]},"page":"1392-1406","title":"Defining the transcriptomic landscape of Candida glabrata by RNA-Seq","type":"article-journal","volume":"43"},"uris":["http://www.mendeley.com/documents/?uuid=f212c861-b138-4f90-bb4b-437a31912b77"]}],"mendeley":{"formattedCitation":"(Linde et al., 2015)","plainTextFormattedCitation":"(Linde et al., 2015)","previouslyFormattedCitation":"(Linde et al., 2015)"},"properties":{"noteIndex":0},"schema":"https://github.com/citation-style-language/schema/raw/master/csl-citation.json"}</w:instrText>
      </w:r>
      <w:r w:rsidR="001C51E0">
        <w:fldChar w:fldCharType="separate"/>
      </w:r>
      <w:r w:rsidR="001C51E0" w:rsidRPr="001C51E0">
        <w:rPr>
          <w:noProof/>
        </w:rPr>
        <w:t>(Linde et al., 2015)</w:t>
      </w:r>
      <w:r w:rsidR="001C51E0">
        <w:fldChar w:fldCharType="end"/>
      </w:r>
      <w:r w:rsidR="001C51E0">
        <w:t xml:space="preserve"> </w:t>
      </w:r>
      <w:r w:rsidR="00FA49B3">
        <w:t xml:space="preserve">however, detailed </w:t>
      </w:r>
      <w:r w:rsidR="00097F1A">
        <w:t xml:space="preserve">understanding of </w:t>
      </w:r>
      <w:r w:rsidR="00FA49B3">
        <w:t xml:space="preserve">response and adaptation to ambient pH </w:t>
      </w:r>
      <w:r w:rsidR="00097F1A">
        <w:t xml:space="preserve">still </w:t>
      </w:r>
      <w:r w:rsidR="00FA49B3">
        <w:t>remain</w:t>
      </w:r>
      <w:r w:rsidR="00097F1A">
        <w:t xml:space="preserve">s </w:t>
      </w:r>
      <w:r w:rsidR="00792968">
        <w:t>elucidated</w:t>
      </w:r>
      <w:r w:rsidR="00FA49B3">
        <w:t xml:space="preserve"> in </w:t>
      </w:r>
      <w:r w:rsidR="00FA49B3" w:rsidRPr="00FA49B3">
        <w:rPr>
          <w:i/>
          <w:iCs/>
        </w:rPr>
        <w:t>C. glabrata</w:t>
      </w:r>
      <w:r w:rsidR="00FA49B3">
        <w:t xml:space="preserve">. </w:t>
      </w:r>
    </w:p>
    <w:p w:rsidR="001964B3" w:rsidRPr="008F350E" w:rsidRDefault="00C268E1" w:rsidP="006B1514">
      <w:pPr>
        <w:pStyle w:val="Heading3"/>
      </w:pPr>
      <w:bookmarkStart w:id="27" w:name="_Toc35015085"/>
      <w:r w:rsidRPr="001816A5">
        <w:t xml:space="preserve">4.5.5. </w:t>
      </w:r>
      <w:r w:rsidR="00482E68">
        <w:t xml:space="preserve"> </w:t>
      </w:r>
      <w:r w:rsidRPr="001816A5">
        <w:t xml:space="preserve">Carbon </w:t>
      </w:r>
      <w:r w:rsidR="002113B1">
        <w:t xml:space="preserve">assimilation and </w:t>
      </w:r>
      <w:r w:rsidRPr="001816A5">
        <w:t>starvation</w:t>
      </w:r>
      <w:bookmarkEnd w:id="27"/>
    </w:p>
    <w:p w:rsidR="001546B6" w:rsidRDefault="00610628" w:rsidP="00610628">
      <w:pPr>
        <w:spacing w:line="360" w:lineRule="auto"/>
        <w:jc w:val="both"/>
      </w:pPr>
      <w:r w:rsidRPr="00610628">
        <w:t xml:space="preserve">Efficient uptake </w:t>
      </w:r>
      <w:r w:rsidR="007E4EDA">
        <w:t xml:space="preserve">and assimilation of carbon from host </w:t>
      </w:r>
      <w:r w:rsidR="00BD41D1">
        <w:t>is essential for</w:t>
      </w:r>
      <w:r w:rsidR="007E4EDA">
        <w:t xml:space="preserve"> </w:t>
      </w:r>
      <w:r w:rsidR="00BD41D1">
        <w:t>rapid fungal growth and generation of new biomass.</w:t>
      </w:r>
      <w:r w:rsidR="00750CCE">
        <w:t xml:space="preserve"> Fungal species have developed </w:t>
      </w:r>
      <w:r w:rsidR="003A08FB">
        <w:t>flexibility in</w:t>
      </w:r>
      <w:r w:rsidR="00750CCE">
        <w:t xml:space="preserve"> carbon assimilation profiles </w:t>
      </w:r>
      <w:r w:rsidR="00EE5DC0">
        <w:t>depending upon</w:t>
      </w:r>
      <w:r w:rsidR="002113B1">
        <w:t xml:space="preserve"> their</w:t>
      </w:r>
      <w:r w:rsidR="00EE5DC0">
        <w:t xml:space="preserve"> </w:t>
      </w:r>
      <w:r w:rsidR="00F10F55">
        <w:t>surrounding</w:t>
      </w:r>
      <w:r w:rsidR="00EE5DC0">
        <w:t xml:space="preserve"> niches.</w:t>
      </w:r>
      <w:r w:rsidR="003A08FB">
        <w:t xml:space="preserve"> Flexibility in carbon assimilation is known to enhance pathogenicity and trigger immunogenicity o</w:t>
      </w:r>
      <w:r w:rsidR="00365116">
        <w:t>f pathogenic fungi</w:t>
      </w:r>
      <w:r w:rsidR="003C6AB2">
        <w:t xml:space="preserve"> </w:t>
      </w:r>
      <w:r w:rsidR="003C6AB2">
        <w:fldChar w:fldCharType="begin" w:fldLock="1"/>
      </w:r>
      <w:r w:rsidR="003C6AB2">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mendeley":{"formattedCitation":"(Ene et al., 2014)","plainTextFormattedCitation":"(Ene et al., 2014)","previouslyFormattedCitation":"(Ene et al., 2014)"},"properties":{"noteIndex":0},"schema":"https://github.com/citation-style-language/schema/raw/master/csl-citation.json"}</w:instrText>
      </w:r>
      <w:r w:rsidR="003C6AB2">
        <w:fldChar w:fldCharType="separate"/>
      </w:r>
      <w:r w:rsidR="003C6AB2" w:rsidRPr="003C6AB2">
        <w:rPr>
          <w:noProof/>
        </w:rPr>
        <w:t>(Ene et al., 2014)</w:t>
      </w:r>
      <w:r w:rsidR="003C6AB2">
        <w:fldChar w:fldCharType="end"/>
      </w:r>
      <w:r w:rsidR="003A08FB">
        <w:t xml:space="preserve">. </w:t>
      </w:r>
      <w:r w:rsidR="00EE5DC0">
        <w:t xml:space="preserve"> </w:t>
      </w:r>
      <w:r w:rsidR="000104C0">
        <w:t xml:space="preserve">For instance, </w:t>
      </w:r>
      <w:r w:rsidR="000104C0" w:rsidRPr="000104C0">
        <w:rPr>
          <w:i/>
          <w:iCs/>
        </w:rPr>
        <w:t>C. albicans</w:t>
      </w:r>
      <w:r w:rsidR="000104C0">
        <w:t xml:space="preserve"> </w:t>
      </w:r>
      <w:r w:rsidR="00FD41ED">
        <w:t xml:space="preserve">can absorb broad range of carbon sources and all amino acids as sole nitrogen source while </w:t>
      </w:r>
      <w:r w:rsidR="00FD41ED" w:rsidRPr="00FF7535">
        <w:rPr>
          <w:i/>
          <w:iCs/>
        </w:rPr>
        <w:t>C. glabrata</w:t>
      </w:r>
      <w:r w:rsidR="00FD41ED">
        <w:t xml:space="preserve"> cannot catabolize galactose, allantoin and </w:t>
      </w:r>
      <w:r w:rsidR="002113B1">
        <w:t xml:space="preserve">show </w:t>
      </w:r>
      <w:proofErr w:type="spellStart"/>
      <w:r w:rsidR="00FD41ED">
        <w:t>auxotropy</w:t>
      </w:r>
      <w:proofErr w:type="spellEnd"/>
      <w:r w:rsidR="00FD41ED">
        <w:t xml:space="preserve"> for some amino acids</w:t>
      </w:r>
      <w:r w:rsidR="00316681">
        <w:t xml:space="preserve"> due to evolutionary loss of certain genes</w:t>
      </w:r>
      <w:r w:rsidR="00A82F04">
        <w:t xml:space="preserve"> </w:t>
      </w:r>
      <w:r w:rsidR="00A82F04">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mendeley":{"formattedCitation":"(Chew et al., 2019b)","plainTextFormattedCitation":"(Chew et al., 2019b)","previouslyFormattedCitation":"(Chew et al., 2019b)"},"properties":{"noteIndex":0},"schema":"https://github.com/citation-style-language/schema/raw/master/csl-citation.json"}</w:instrText>
      </w:r>
      <w:r w:rsidR="00A82F04">
        <w:fldChar w:fldCharType="separate"/>
      </w:r>
      <w:r w:rsidR="001B2E3B" w:rsidRPr="001B2E3B">
        <w:rPr>
          <w:noProof/>
        </w:rPr>
        <w:t>(Chew et al., 2019b)</w:t>
      </w:r>
      <w:r w:rsidR="00A82F04">
        <w:fldChar w:fldCharType="end"/>
      </w:r>
      <w:r w:rsidR="00316681">
        <w:t xml:space="preserve">. </w:t>
      </w:r>
      <w:r w:rsidR="00BC7C5E">
        <w:t xml:space="preserve">The </w:t>
      </w:r>
      <w:proofErr w:type="spellStart"/>
      <w:r w:rsidR="00BC7C5E">
        <w:t>auxotropy</w:t>
      </w:r>
      <w:proofErr w:type="spellEnd"/>
      <w:r w:rsidR="00BC7C5E">
        <w:t xml:space="preserve"> in </w:t>
      </w:r>
      <w:r w:rsidR="00BC7C5E" w:rsidRPr="00BC7C5E">
        <w:rPr>
          <w:i/>
          <w:iCs/>
        </w:rPr>
        <w:t>C. glabrata</w:t>
      </w:r>
      <w:r w:rsidR="00BC7C5E">
        <w:t xml:space="preserve"> is suspected to be evolved </w:t>
      </w:r>
      <w:r w:rsidR="003E1286">
        <w:t>in order to overcome specific host niches where these fungi</w:t>
      </w:r>
      <w:r w:rsidR="00BC7C5E">
        <w:t xml:space="preserve"> coloniz</w:t>
      </w:r>
      <w:r w:rsidR="003E1286">
        <w:t xml:space="preserve">e. </w:t>
      </w:r>
    </w:p>
    <w:p w:rsidR="000104C0" w:rsidRDefault="00694F9E" w:rsidP="00E60F86">
      <w:pPr>
        <w:spacing w:line="360" w:lineRule="auto"/>
        <w:jc w:val="both"/>
      </w:pPr>
      <w:r>
        <w:t xml:space="preserve">Pathogenic fungi </w:t>
      </w:r>
      <w:r w:rsidR="00D667CC">
        <w:t>display</w:t>
      </w:r>
      <w:r>
        <w:t xml:space="preserve"> transcriptional rewiring </w:t>
      </w:r>
      <w:r w:rsidR="00D667CC">
        <w:t>in</w:t>
      </w:r>
      <w:r>
        <w:t xml:space="preserve"> many alternate carbon assimilation pathways </w:t>
      </w:r>
      <w:r w:rsidR="008C2509">
        <w:t xml:space="preserve">further linking </w:t>
      </w:r>
      <w:r w:rsidR="00D667CC">
        <w:t xml:space="preserve">with virulence, </w:t>
      </w:r>
      <w:r>
        <w:t xml:space="preserve">when compared to model yeast. </w:t>
      </w:r>
      <w:r w:rsidR="00947156">
        <w:t xml:space="preserve">For instance, Gal4 activates galactose utilization genes </w:t>
      </w:r>
      <w:r w:rsidR="00C1698B">
        <w:t>in yeast</w:t>
      </w:r>
      <w:r w:rsidR="00947156">
        <w:t xml:space="preserve"> but in </w:t>
      </w:r>
      <w:r w:rsidR="00947156" w:rsidRPr="006054E2">
        <w:rPr>
          <w:i/>
          <w:iCs/>
        </w:rPr>
        <w:t>C. albicans</w:t>
      </w:r>
      <w:r w:rsidR="00947156">
        <w:t xml:space="preserve"> it maintains homeostasis between respiration and fermentation in carbon-source dependent manner highlighting </w:t>
      </w:r>
      <w:r w:rsidR="00D02993">
        <w:t xml:space="preserve">importance of galactose </w:t>
      </w:r>
      <w:r w:rsidR="00053BB0">
        <w:t xml:space="preserve">for pathogenic fungal growth </w:t>
      </w:r>
      <w:r w:rsidR="008C2509">
        <w:t>e</w:t>
      </w:r>
      <w:r w:rsidR="00053BB0">
        <w:t>specially in lactating mothers</w:t>
      </w:r>
      <w:r w:rsidR="003C6AB2">
        <w:t xml:space="preserve"> </w:t>
      </w:r>
      <w:r w:rsidR="003C6AB2">
        <w:fldChar w:fldCharType="begin" w:fldLock="1"/>
      </w:r>
      <w:r w:rsidR="00A82F04">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Ene et al., 2014; Sandai et al., 2019)","plainTextFormattedCitation":"(Ene et al., 2014; Sandai et al., 2019)","previouslyFormattedCitation":"(Ene et al., 2014; Sandai et al., 2019)"},"properties":{"noteIndex":0},"schema":"https://github.com/citation-style-language/schema/raw/master/csl-citation.json"}</w:instrText>
      </w:r>
      <w:r w:rsidR="003C6AB2">
        <w:fldChar w:fldCharType="separate"/>
      </w:r>
      <w:r w:rsidR="003C6AB2" w:rsidRPr="003C6AB2">
        <w:rPr>
          <w:noProof/>
        </w:rPr>
        <w:t>(Ene et al., 2014; Sandai et al., 2019)</w:t>
      </w:r>
      <w:r w:rsidR="003C6AB2">
        <w:fldChar w:fldCharType="end"/>
      </w:r>
      <w:r w:rsidR="00053BB0">
        <w:t>.</w:t>
      </w:r>
      <w:r w:rsidR="00D71DE9">
        <w:t xml:space="preserve"> </w:t>
      </w:r>
      <w:r w:rsidR="00DB52C0">
        <w:t>Glycolysis is regulated by Gcr1, Gcr2 in</w:t>
      </w:r>
      <w:r w:rsidR="00DB52C0" w:rsidRPr="00DB52C0">
        <w:rPr>
          <w:i/>
          <w:iCs/>
        </w:rPr>
        <w:t xml:space="preserve"> S. cerevisiae</w:t>
      </w:r>
      <w:r w:rsidR="00DB52C0">
        <w:t xml:space="preserve"> while in </w:t>
      </w:r>
      <w:r w:rsidR="00DB52C0" w:rsidRPr="00DB52C0">
        <w:rPr>
          <w:i/>
          <w:iCs/>
        </w:rPr>
        <w:t>C. albicans</w:t>
      </w:r>
      <w:r w:rsidR="00DB52C0">
        <w:t xml:space="preserve"> it </w:t>
      </w:r>
      <w:r w:rsidR="00986707">
        <w:t xml:space="preserve">is </w:t>
      </w:r>
      <w:r w:rsidR="00DB52C0">
        <w:t>regulated by Tye7</w:t>
      </w:r>
      <w:r w:rsidR="003C6AB2">
        <w:t xml:space="preserv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Tye7 mutant strains show growth defects on fermentable carbon source and attenuated infection in Galleria model, suggesting importance of Tye7 in Candida </w:t>
      </w:r>
      <w:r w:rsidR="003C6AB2">
        <w:t xml:space="preserve">virulenc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w:t>
      </w:r>
      <w:r w:rsidR="00D71DE9">
        <w:t xml:space="preserve">Changes in carbon source for example galactose exposed </w:t>
      </w:r>
      <w:r w:rsidR="00D71DE9" w:rsidRPr="005C5DED">
        <w:rPr>
          <w:i/>
          <w:iCs/>
        </w:rPr>
        <w:t>C. albicans</w:t>
      </w:r>
      <w:r w:rsidR="00D71DE9">
        <w:rPr>
          <w:i/>
          <w:iCs/>
        </w:rPr>
        <w:t xml:space="preserve"> </w:t>
      </w:r>
      <w:r w:rsidR="00D71DE9">
        <w:t xml:space="preserve">or </w:t>
      </w:r>
      <w:r w:rsidR="00D71DE9" w:rsidRPr="001D5A4D">
        <w:rPr>
          <w:i/>
          <w:iCs/>
        </w:rPr>
        <w:t>C. glabrata</w:t>
      </w:r>
      <w:r w:rsidR="00D71DE9">
        <w:t xml:space="preserve"> growing in glycerol shows cell wall remodeling affecting adherence, biofilm formation, stress and resistance to drug. Further changes in cell wall architecture have huge impact on recognition of these pathogenic species by host immune system</w:t>
      </w:r>
      <w:r w:rsidR="00D5656D">
        <w:t xml:space="preserve"> </w:t>
      </w:r>
      <w:r w:rsidR="00D5656D">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Chew et al., 2019b; Sandai et al., 2019)","plainTextFormattedCitation":"(Chew et al., 2019b; Sandai et al., 2019)","previouslyFormattedCitation":"(Chew et al., 2019b; Sandai et al., 2019)"},"properties":{"noteIndex":0},"schema":"https://github.com/citation-style-language/schema/raw/master/csl-citation.json"}</w:instrText>
      </w:r>
      <w:r w:rsidR="00D5656D">
        <w:fldChar w:fldCharType="separate"/>
      </w:r>
      <w:r w:rsidR="001B2E3B" w:rsidRPr="001B2E3B">
        <w:rPr>
          <w:noProof/>
        </w:rPr>
        <w:t>(Chew et al., 2019b; Sandai et al., 2019)</w:t>
      </w:r>
      <w:r w:rsidR="00D5656D">
        <w:fldChar w:fldCharType="end"/>
      </w:r>
      <w:r w:rsidR="00D71DE9">
        <w:t xml:space="preserve">. </w:t>
      </w:r>
    </w:p>
    <w:p w:rsidR="00911FA9" w:rsidRPr="00F642C2" w:rsidRDefault="00C25D0E" w:rsidP="00F642C2">
      <w:pPr>
        <w:spacing w:line="360" w:lineRule="auto"/>
        <w:jc w:val="both"/>
      </w:pPr>
      <w:r>
        <w:t xml:space="preserve">Carbon starvation is a stress which commences when the quality and quantity of glucose or carbon (the energy source) diminishes from the surrounding arresting </w:t>
      </w:r>
      <w:r w:rsidR="00194764">
        <w:t>efficient vegetative</w:t>
      </w:r>
      <w:r>
        <w:t xml:space="preserve"> growth. </w:t>
      </w:r>
      <w:r w:rsidR="008D49FC">
        <w:t xml:space="preserve">Carbon deprived conditions are usually experienced by pathogenic fungi upon phagocytic engulfment. </w:t>
      </w:r>
      <w:r w:rsidR="00B5375A">
        <w:t>Starvation causes</w:t>
      </w:r>
      <w:r w:rsidR="00113A9A">
        <w:t xml:space="preserve"> alteration in </w:t>
      </w:r>
      <w:r w:rsidR="00B5375A">
        <w:t xml:space="preserve">cellular </w:t>
      </w:r>
      <w:r w:rsidR="00113A9A">
        <w:t>morphology, physiology</w:t>
      </w:r>
      <w:r w:rsidR="00B5375A">
        <w:t xml:space="preserve">, </w:t>
      </w:r>
      <w:r w:rsidR="00113A9A">
        <w:t>induction of programmed cell death i.e. apoptosis</w:t>
      </w:r>
      <w:r w:rsidR="0078085C">
        <w:t>, autophagy</w:t>
      </w:r>
      <w:r w:rsidR="00113A9A">
        <w:t xml:space="preserve"> and production of secondary metabolism</w:t>
      </w:r>
      <w:r w:rsidR="00F545AA">
        <w:t xml:space="preserve"> </w:t>
      </w:r>
      <w:r w:rsidR="00F545AA">
        <w:fldChar w:fldCharType="begin" w:fldLock="1"/>
      </w:r>
      <w:r w:rsidR="00685114">
        <w:instrText>ADDIN CSL_CITATION {"citationItems":[{"id":"ITEM-1","itemData":{"DOI":"10.1099/mic.0.062935-0","ISSN":"13500872","abstract":"Carbon starvation is a common stress for micro-organisms both in nature and in industry. The carbon starvation stress response (CSSR) involves the regulation of several important processes including programmed cell death and reproduction of fungi, secondary metabolite production and extracellular hydrolase formation. To gain insight into the physiological events of CSSR, DNA microarray analyses supplemented with real-time RT-PCR (rRT-PCR) experiments on 99 selected genes were performed. These data demonstrated that carbon starvation induced very complex changes in the transcriptome. Several genes contributing to protein synthesis were upregulated together with genes involved in the unfolded protein stress response. The balance between biosynthesis and degradation moved towards degradation in the case of cell wall, carbohydrate, lipid and nitrogen metabolism, which was accompanied by the production of several hydrolytic enzymes and the induction of macroautophagy. These processes provide the cultures with longterm survival by liberating nutrients through degradation of the cell constituents. The induced synthesis of secondary metabolites, antifungal enzymes and proteins as well as bacterial cell walldegrading enzymes demonstrated that carbon-starving fungi should have marked effects on the micro-organisms in their surroundings. Due to the increased production of extracellular and vacuolar enzymes during carbon starvation, the importance of the endoplasmic reticulum increased considerably. © 2013 SGM.","author":[{"dropping-particle":"","family":"Szilágyi","given":"Melinda","non-dropping-particle":"","parse-names":false,"suffix":""},{"dropping-particle":"","family":"Miskei","given":"Márton","non-dropping-particle":"","parse-names":false,"suffix":""},{"dropping-particle":"","family":"Karányi","given":"Zsolt","non-dropping-particle":"","parse-names":false,"suffix":""},{"dropping-particle":"","family":"Lenkey","given":"Béla","non-dropping-particle":"","parse-names":false,"suffix":""},{"dropping-particle":"","family":"Pócsi","given":"István","non-dropping-particle":"","parse-names":false,"suffix":""},{"dropping-particle":"","family":"Emri","given":"Tamás","non-dropping-particle":"","parse-names":false,"suffix":""}],"container-title":"Microbiology (United Kingdom)","id":"ITEM-1","issue":"1","issued":{"date-parts":[["2013","1","1"]]},"page":"176-190","publisher":"Microbiology Society","title":"Transcriptome changes initiated by carbon starvation in Aspergillus nidulans","type":"article-journal","volume":"159"},"uris":["http://www.mendeley.com/documents/?uuid=dfb95c51-7144-339b-a1a5-103c3d6e456d"]}],"mendeley":{"formattedCitation":"(Szilágyi et al., 2013)","plainTextFormattedCitation":"(Szilágyi et al., 2013)","previouslyFormattedCitation":"(Szilágyi et al., 2013)"},"properties":{"noteIndex":0},"schema":"https://github.com/citation-style-language/schema/raw/master/csl-citation.json"}</w:instrText>
      </w:r>
      <w:r w:rsidR="00F545AA">
        <w:fldChar w:fldCharType="separate"/>
      </w:r>
      <w:r w:rsidR="00F545AA" w:rsidRPr="00F545AA">
        <w:rPr>
          <w:noProof/>
        </w:rPr>
        <w:t>(Szilágyi et al., 2013)</w:t>
      </w:r>
      <w:r w:rsidR="00F545AA">
        <w:fldChar w:fldCharType="end"/>
      </w:r>
      <w:r w:rsidR="00113A9A">
        <w:t xml:space="preserve">. </w:t>
      </w:r>
      <w:r w:rsidR="00B5375A">
        <w:t xml:space="preserve"> </w:t>
      </w:r>
      <w:r w:rsidR="00FF66CD">
        <w:t xml:space="preserve">Autophagy helps </w:t>
      </w:r>
      <w:r w:rsidR="00FF66CD" w:rsidRPr="00FF66CD">
        <w:rPr>
          <w:i/>
          <w:iCs/>
        </w:rPr>
        <w:t>C. glabrata</w:t>
      </w:r>
      <w:r w:rsidR="00FF66CD">
        <w:t xml:space="preserve"> cells overcoming transient </w:t>
      </w:r>
      <w:r w:rsidR="00052F9F">
        <w:t>nutrient</w:t>
      </w:r>
      <w:r w:rsidR="00FF66CD">
        <w:t xml:space="preserve"> deprivation during phagocytosis</w:t>
      </w:r>
      <w:r w:rsidR="00D37858">
        <w:t xml:space="preserve"> </w:t>
      </w:r>
      <w:r w:rsidR="00D37858">
        <w:lastRenderedPageBreak/>
        <w:t xml:space="preserve">further establishing successful dissemination, since deletion of ATG11, ATG17 shows susceptibility to macrophage killing </w:t>
      </w:r>
      <w:r w:rsidR="001B2E3B">
        <w:fldChar w:fldCharType="begin" w:fldLock="1"/>
      </w:r>
      <w:r w:rsidR="00086273">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eviouslyFormattedCitation":"(Chew et al., 2019a)"},"properties":{"noteIndex":0},"schema":"https://github.com/citation-style-language/schema/raw/master/csl-citation.json"}</w:instrText>
      </w:r>
      <w:r w:rsidR="001B2E3B">
        <w:fldChar w:fldCharType="separate"/>
      </w:r>
      <w:r w:rsidR="001B2E3B" w:rsidRPr="001B2E3B">
        <w:rPr>
          <w:noProof/>
        </w:rPr>
        <w:t>(Chew et al., 2019a)</w:t>
      </w:r>
      <w:r w:rsidR="001B2E3B">
        <w:fldChar w:fldCharType="end"/>
      </w:r>
      <w:r w:rsidR="00FF66CD">
        <w:t xml:space="preserve">. </w:t>
      </w:r>
      <w:r w:rsidR="00BF2532">
        <w:t xml:space="preserve">Stark difference exists between yeast and pathogenic fungi, </w:t>
      </w:r>
      <w:r w:rsidR="006116CF" w:rsidRPr="00E063FD">
        <w:rPr>
          <w:i/>
          <w:iCs/>
        </w:rPr>
        <w:t>S. cerevisiae</w:t>
      </w:r>
      <w:r w:rsidR="006116CF">
        <w:t xml:space="preserve"> induce</w:t>
      </w:r>
      <w:r w:rsidR="00BF2532">
        <w:t>s central</w:t>
      </w:r>
      <w:r w:rsidR="006116CF">
        <w:t xml:space="preserve"> carbon metabolism genes in low glucose levels</w:t>
      </w:r>
      <w:r w:rsidR="00B5375A">
        <w:t xml:space="preserve"> however </w:t>
      </w:r>
      <w:r w:rsidR="006116CF" w:rsidRPr="00E063FD">
        <w:rPr>
          <w:i/>
          <w:iCs/>
        </w:rPr>
        <w:t>C. albicans</w:t>
      </w:r>
      <w:r w:rsidR="006116CF">
        <w:t xml:space="preserve"> show induced levels of stress response genes </w:t>
      </w:r>
      <w:r w:rsidR="00B5375A">
        <w:t>in addition to carbon metabolism</w:t>
      </w:r>
      <w:r w:rsidR="00BF2532">
        <w:t xml:space="preserve">. This helps </w:t>
      </w:r>
      <w:r w:rsidR="00BF2532" w:rsidRPr="00975126">
        <w:rPr>
          <w:i/>
          <w:iCs/>
        </w:rPr>
        <w:t>C. albicans</w:t>
      </w:r>
      <w:r w:rsidR="006116CF">
        <w:t xml:space="preserve"> fit to survive in hosts where </w:t>
      </w:r>
      <w:r w:rsidR="00733B5F">
        <w:t xml:space="preserve">blood </w:t>
      </w:r>
      <w:r w:rsidR="006116CF">
        <w:t xml:space="preserve">glucose levels </w:t>
      </w:r>
      <w:r w:rsidR="00BF2532">
        <w:t xml:space="preserve">are low </w:t>
      </w:r>
      <w:r w:rsidR="004B213B">
        <w:t>(</w:t>
      </w:r>
      <w:r w:rsidR="006116CF">
        <w:t>about 3 to 5 mM</w:t>
      </w:r>
      <w:r w:rsidR="004B213B">
        <w:t>)</w:t>
      </w:r>
      <w:r w:rsidR="00BF2532">
        <w:t>, and in easy dissemination in individuals with diabetes</w:t>
      </w:r>
      <w:r w:rsidR="00685114">
        <w:t xml:space="preserve"> </w:t>
      </w:r>
      <w:r w:rsidR="00685114">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685114">
        <w:fldChar w:fldCharType="separate"/>
      </w:r>
      <w:r w:rsidR="00685114" w:rsidRPr="00685114">
        <w:rPr>
          <w:noProof/>
        </w:rPr>
        <w:t>(Rodaki et al., 2009)</w:t>
      </w:r>
      <w:r w:rsidR="00685114">
        <w:fldChar w:fldCharType="end"/>
      </w:r>
      <w:r w:rsidR="00E063FD">
        <w:t xml:space="preserve">. </w:t>
      </w:r>
      <w:r w:rsidR="00A03AB2" w:rsidRPr="00A03AB2">
        <w:t>A</w:t>
      </w:r>
      <w:r w:rsidR="00A1652A">
        <w:t>dditionally,</w:t>
      </w:r>
      <w:r w:rsidR="00A03AB2">
        <w:rPr>
          <w:i/>
          <w:iCs/>
        </w:rPr>
        <w:t xml:space="preserve"> </w:t>
      </w:r>
      <w:r w:rsidR="00284A36" w:rsidRPr="00B6376E">
        <w:rPr>
          <w:i/>
          <w:iCs/>
        </w:rPr>
        <w:t>C. albicans</w:t>
      </w:r>
      <w:r w:rsidR="00284A36">
        <w:t xml:space="preserve"> and </w:t>
      </w:r>
      <w:r w:rsidR="00284A36" w:rsidRPr="00B6376E">
        <w:rPr>
          <w:i/>
          <w:iCs/>
        </w:rPr>
        <w:t>C. glabrata</w:t>
      </w:r>
      <w:r w:rsidR="00284A36">
        <w:t xml:space="preserve"> </w:t>
      </w:r>
      <w:r w:rsidR="0070605E">
        <w:t>pre-exposed to</w:t>
      </w:r>
      <w:r w:rsidR="00284A36">
        <w:t xml:space="preserve"> carbon starvation </w:t>
      </w:r>
      <w:r w:rsidR="00B6376E">
        <w:t>enhances resistance against</w:t>
      </w:r>
      <w:r w:rsidR="00194764">
        <w:t xml:space="preserve"> </w:t>
      </w:r>
      <w:r w:rsidR="00B6376E">
        <w:t>oxidative stress</w:t>
      </w:r>
      <w:r w:rsidR="006D376A">
        <w:t xml:space="preserve"> and azole drugs</w:t>
      </w:r>
      <w:r w:rsidR="00A03AB2">
        <w:t xml:space="preserve"> probably mediated by Hog</w:t>
      </w:r>
      <w:r w:rsidR="00571C7A">
        <w:t>1</w:t>
      </w:r>
      <w:r w:rsidR="00A03AB2">
        <w:t xml:space="preserve"> and Cap</w:t>
      </w:r>
      <w:r w:rsidR="00571C7A">
        <w:t>1</w:t>
      </w:r>
      <w:r w:rsidR="00325A67">
        <w:t xml:space="preserve"> </w:t>
      </w:r>
      <w:r w:rsidR="00325A67">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325A67">
        <w:fldChar w:fldCharType="separate"/>
      </w:r>
      <w:r w:rsidR="00325A67" w:rsidRPr="00685114">
        <w:rPr>
          <w:noProof/>
        </w:rPr>
        <w:t>(Rodaki et al., 2009)</w:t>
      </w:r>
      <w:r w:rsidR="00325A67">
        <w:fldChar w:fldCharType="end"/>
      </w:r>
      <w:r w:rsidR="00325A67">
        <w:t>.</w:t>
      </w:r>
      <w:r w:rsidR="006D376A">
        <w:t xml:space="preserve"> </w:t>
      </w:r>
      <w:r w:rsidR="00E60F86">
        <w:t xml:space="preserve">Although little is known about transcription and post translational regulation about carbon metabolism in </w:t>
      </w:r>
      <w:r w:rsidR="00E60F86" w:rsidRPr="00E60F86">
        <w:rPr>
          <w:i/>
          <w:iCs/>
        </w:rPr>
        <w:t>C. glabrata</w:t>
      </w:r>
      <w:r w:rsidR="00086273">
        <w:rPr>
          <w:i/>
          <w:iCs/>
        </w:rPr>
        <w:t xml:space="preserve"> </w:t>
      </w:r>
      <w:r w:rsidR="00086273">
        <w:rPr>
          <w:i/>
          <w:iCs/>
        </w:rPr>
        <w:fldChar w:fldCharType="begin" w:fldLock="1"/>
      </w:r>
      <w:r w:rsidR="00DF5933">
        <w:rPr>
          <w:i/>
          <w:iCs/>
        </w:rPr>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eviouslyFormattedCitation":"(Chew et al., 2019a)"},"properties":{"noteIndex":0},"schema":"https://github.com/citation-style-language/schema/raw/master/csl-citation.json"}</w:instrText>
      </w:r>
      <w:r w:rsidR="00086273">
        <w:rPr>
          <w:i/>
          <w:iCs/>
        </w:rPr>
        <w:fldChar w:fldCharType="separate"/>
      </w:r>
      <w:r w:rsidR="00086273" w:rsidRPr="00086273">
        <w:rPr>
          <w:iCs/>
          <w:noProof/>
        </w:rPr>
        <w:t>(Chew et al., 2019a)</w:t>
      </w:r>
      <w:r w:rsidR="00086273">
        <w:rPr>
          <w:i/>
          <w:iCs/>
        </w:rPr>
        <w:fldChar w:fldCharType="end"/>
      </w:r>
      <w:r w:rsidR="00E60F86">
        <w:t xml:space="preserve">, together these results </w:t>
      </w:r>
      <w:r w:rsidR="00086273">
        <w:t xml:space="preserve">from different studies </w:t>
      </w:r>
      <w:r w:rsidR="00E60F86">
        <w:t xml:space="preserve">suggest that alteration in carbon source have huge impact on host-pathogen interaction, enhanced virulence and resistance to antifungal drugs.  </w:t>
      </w:r>
    </w:p>
    <w:p w:rsidR="00AC7FB8" w:rsidRPr="00EC4833" w:rsidRDefault="00D758B8" w:rsidP="0085050B">
      <w:pPr>
        <w:pStyle w:val="Style2"/>
        <w:numPr>
          <w:ilvl w:val="0"/>
          <w:numId w:val="23"/>
        </w:numPr>
        <w:rPr>
          <w:rStyle w:val="Strong"/>
        </w:rPr>
      </w:pPr>
      <w:bookmarkStart w:id="28" w:name="_Toc35015086"/>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9" w:name="_Toc35015087"/>
      <w:r w:rsidRPr="00C825B9">
        <w:rPr>
          <w:rStyle w:val="Strong"/>
          <w:rFonts w:ascii="Bangla MN" w:eastAsia="Calibri" w:hAnsi="Bangla MN"/>
          <w:b w:val="0"/>
          <w:color w:val="1F3864" w:themeColor="accent1" w:themeShade="80"/>
          <w:sz w:val="28"/>
          <w:szCs w:val="24"/>
        </w:rPr>
        <w:lastRenderedPageBreak/>
        <w:t>Macrophages</w:t>
      </w:r>
      <w:bookmarkEnd w:id="2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 xml:space="preserve">hagocytosed cells are used as immune </w:t>
      </w:r>
      <w:r w:rsidR="002600A1">
        <w:rPr>
          <w:rFonts w:asciiTheme="minorBidi" w:eastAsia="Calibri" w:hAnsiTheme="minorBidi"/>
        </w:rPr>
        <w:lastRenderedPageBreak/>
        <w:t>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0" w:name="_Toc35015088"/>
      <w:r w:rsidRPr="00FD3EC6">
        <w:rPr>
          <w:rStyle w:val="Strong"/>
          <w:rFonts w:ascii="Bangla MN" w:eastAsia="Calibri" w:hAnsi="Bangla MN"/>
          <w:b w:val="0"/>
          <w:color w:val="1F3864" w:themeColor="accent1" w:themeShade="80"/>
          <w:sz w:val="28"/>
          <w:szCs w:val="24"/>
        </w:rPr>
        <w:t>Neutrophils</w:t>
      </w:r>
      <w:bookmarkEnd w:id="3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w:t>
      </w:r>
      <w:r w:rsidR="00BE63D9">
        <w:rPr>
          <w:rFonts w:asciiTheme="minorBidi" w:eastAsia="Calibri" w:hAnsiTheme="minorBidi"/>
        </w:rPr>
        <w:lastRenderedPageBreak/>
        <w:t xml:space="preserve">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w:t>
      </w:r>
      <w:r w:rsidR="0079296D">
        <w:rPr>
          <w:rFonts w:asciiTheme="minorBidi" w:eastAsia="Calibri" w:hAnsiTheme="minorBidi"/>
        </w:rPr>
        <w:lastRenderedPageBreak/>
        <w:t>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1" w:name="_Toc35015089"/>
      <w:r w:rsidRPr="00FD3EC6">
        <w:rPr>
          <w:rStyle w:val="Strong"/>
          <w:rFonts w:ascii="Bangla MN" w:eastAsia="Calibri" w:hAnsi="Bangla MN"/>
          <w:b w:val="0"/>
          <w:color w:val="1F3864" w:themeColor="accent1" w:themeShade="80"/>
          <w:sz w:val="28"/>
          <w:szCs w:val="24"/>
        </w:rPr>
        <w:t>Antimicrobial peptides</w:t>
      </w:r>
      <w:bookmarkEnd w:id="3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lastRenderedPageBreak/>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2" w:name="_Toc35015090"/>
      <w:r w:rsidRPr="00050E01">
        <w:rPr>
          <w:rStyle w:val="Strong"/>
          <w:rFonts w:ascii="Bangla MN" w:eastAsia="Calibri" w:hAnsi="Bangla MN"/>
          <w:b w:val="0"/>
          <w:color w:val="1F3864" w:themeColor="accent1" w:themeShade="80"/>
          <w:sz w:val="28"/>
          <w:szCs w:val="24"/>
        </w:rPr>
        <w:t>Dendritic cells</w:t>
      </w:r>
      <w:bookmarkEnd w:id="3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3" w:name="_Toc35015091"/>
      <w:r w:rsidRPr="00FD3EC6">
        <w:rPr>
          <w:rStyle w:val="Strong"/>
          <w:rFonts w:ascii="Bangla MN" w:eastAsia="Calibri" w:hAnsi="Bangla MN"/>
          <w:b w:val="0"/>
          <w:color w:val="1F3864" w:themeColor="accent1" w:themeShade="80"/>
          <w:sz w:val="28"/>
          <w:szCs w:val="24"/>
        </w:rPr>
        <w:lastRenderedPageBreak/>
        <w:t>T-cells</w:t>
      </w:r>
      <w:bookmarkEnd w:id="3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 xml:space="preserve">Based on the receptors present on the surface </w:t>
      </w:r>
      <w:r w:rsidR="0081355F">
        <w:rPr>
          <w:rFonts w:asciiTheme="minorBidi" w:eastAsia="Calibri" w:hAnsiTheme="minorBidi"/>
        </w:rPr>
        <w:lastRenderedPageBreak/>
        <w:t>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4" w:name="_Toc35015092"/>
      <w:r w:rsidRPr="00FD3EC6">
        <w:rPr>
          <w:rStyle w:val="Strong"/>
          <w:rFonts w:ascii="Bangla MN" w:eastAsia="Calibri" w:hAnsi="Bangla MN"/>
          <w:b w:val="0"/>
          <w:color w:val="1F3864" w:themeColor="accent1" w:themeShade="80"/>
          <w:sz w:val="28"/>
          <w:szCs w:val="24"/>
        </w:rPr>
        <w:t>B-cells</w:t>
      </w:r>
      <w:bookmarkEnd w:id="34"/>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5" w:name="_Toc35015093"/>
      <w:r>
        <w:rPr>
          <w:rStyle w:val="Strong"/>
        </w:rPr>
        <w:t>Antifungal Drugs</w:t>
      </w:r>
      <w:bookmarkEnd w:id="35"/>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6" w:name="_Toc35015094"/>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 xml:space="preserve">(Richard </w:t>
      </w:r>
      <w:r w:rsidR="004C594F" w:rsidRPr="004C594F">
        <w:rPr>
          <w:rFonts w:asciiTheme="minorBidi" w:eastAsia="Calibri" w:hAnsiTheme="minorBidi"/>
          <w:noProof/>
        </w:rPr>
        <w:lastRenderedPageBreak/>
        <w:t>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7" w:name="_Toc35015095"/>
      <w:r w:rsidRPr="00927B1F">
        <w:rPr>
          <w:rStyle w:val="Strong"/>
          <w:rFonts w:ascii="Bangla MN" w:eastAsia="Calibri" w:hAnsi="Bangla MN"/>
          <w:b w:val="0"/>
          <w:color w:val="1F3864" w:themeColor="accent1" w:themeShade="80"/>
          <w:sz w:val="28"/>
          <w:szCs w:val="24"/>
        </w:rPr>
        <w:t>Allylamines</w:t>
      </w:r>
      <w:bookmarkEnd w:id="37"/>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w:t>
      </w:r>
      <w:r w:rsidR="00FC3203">
        <w:rPr>
          <w:rFonts w:asciiTheme="minorBidi" w:eastAsia="Calibri" w:hAnsiTheme="minorBidi"/>
        </w:rPr>
        <w:lastRenderedPageBreak/>
        <w:t xml:space="preserve">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8" w:name="_Toc35015096"/>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8"/>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9" w:name="_Toc35015097"/>
      <w:r w:rsidRPr="00696053">
        <w:rPr>
          <w:rStyle w:val="Strong"/>
          <w:rFonts w:ascii="Bangla MN" w:eastAsia="Calibri" w:hAnsi="Bangla MN"/>
          <w:b w:val="0"/>
          <w:color w:val="1F3864" w:themeColor="accent1" w:themeShade="80"/>
          <w:sz w:val="28"/>
          <w:szCs w:val="24"/>
        </w:rPr>
        <w:t>Azoles</w:t>
      </w:r>
      <w:bookmarkEnd w:id="39"/>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B1514">
      <w:pPr>
        <w:pStyle w:val="Customstyle3"/>
        <w:numPr>
          <w:ilvl w:val="1"/>
          <w:numId w:val="22"/>
        </w:numPr>
        <w:rPr>
          <w:rStyle w:val="Strong"/>
          <w:rFonts w:ascii="Bangla MN" w:eastAsia="Calibri" w:hAnsi="Bangla MN"/>
          <w:b w:val="0"/>
          <w:color w:val="1F3864" w:themeColor="accent1" w:themeShade="80"/>
          <w:sz w:val="28"/>
          <w:szCs w:val="24"/>
        </w:rPr>
      </w:pPr>
      <w:bookmarkStart w:id="40" w:name="_Toc35015098"/>
      <w:r>
        <w:rPr>
          <w:rStyle w:val="Strong"/>
          <w:rFonts w:ascii="Bangla MN" w:eastAsia="Calibri" w:hAnsi="Bangla MN"/>
          <w:b w:val="0"/>
          <w:color w:val="1F3864" w:themeColor="accent1" w:themeShade="80"/>
          <w:sz w:val="28"/>
          <w:szCs w:val="24"/>
        </w:rPr>
        <w:t>Flucytosine</w:t>
      </w:r>
      <w:bookmarkEnd w:id="40"/>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6B1514">
      <w:pPr>
        <w:pStyle w:val="Customstyle3"/>
        <w:numPr>
          <w:ilvl w:val="1"/>
          <w:numId w:val="22"/>
        </w:numPr>
        <w:rPr>
          <w:rStyle w:val="Strong"/>
          <w:rFonts w:ascii="Bangla MN" w:eastAsia="Calibri" w:hAnsi="Bangla MN"/>
          <w:color w:val="1F3864" w:themeColor="accent1" w:themeShade="80"/>
          <w:sz w:val="28"/>
          <w:szCs w:val="24"/>
        </w:rPr>
      </w:pPr>
      <w:bookmarkStart w:id="41" w:name="_Toc35015099"/>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B52E2D" w:rsidRPr="00180BD6" w:rsidRDefault="00866287" w:rsidP="00180BD6">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2" w:name="_Toc35015101"/>
      <w:r>
        <w:t xml:space="preserve">Chapter 1: </w:t>
      </w:r>
      <w:r w:rsidRPr="00E04C49">
        <w:rPr>
          <w:b/>
          <w:bCs/>
        </w:rPr>
        <w:t>Integration of genomics data to infer stability in C glabrata</w:t>
      </w:r>
      <w:bookmarkEnd w:id="42"/>
    </w:p>
    <w:p w:rsidR="00BC1A74" w:rsidRPr="00E04C49" w:rsidRDefault="00747BD6" w:rsidP="00F60D48">
      <w:pPr>
        <w:pStyle w:val="Style1"/>
        <w:spacing w:line="360" w:lineRule="auto"/>
        <w:rPr>
          <w:b/>
          <w:bCs/>
        </w:rPr>
      </w:pPr>
      <w:bookmarkStart w:id="43" w:name="_Toc35015102"/>
      <w:r>
        <w:t xml:space="preserve">Chapter 2: </w:t>
      </w:r>
      <w:r w:rsidRPr="00E04C49">
        <w:rPr>
          <w:b/>
          <w:bCs/>
        </w:rPr>
        <w:t>Multiple stress responses by C glabrata</w:t>
      </w:r>
      <w:bookmarkEnd w:id="43"/>
    </w:p>
    <w:p w:rsidR="00747BD6" w:rsidRDefault="00747BD6" w:rsidP="00F60D48">
      <w:pPr>
        <w:pStyle w:val="Style1"/>
        <w:spacing w:line="360" w:lineRule="auto"/>
        <w:rPr>
          <w:b/>
          <w:bCs/>
        </w:rPr>
      </w:pPr>
      <w:bookmarkStart w:id="44" w:name="_Toc35015103"/>
      <w:r>
        <w:t xml:space="preserve">Chapter 3: </w:t>
      </w:r>
      <w:r w:rsidRPr="00E04C49">
        <w:rPr>
          <w:b/>
          <w:bCs/>
        </w:rPr>
        <w:t xml:space="preserve">Heat stress response </w:t>
      </w:r>
      <w:r w:rsidR="00E04C49">
        <w:rPr>
          <w:b/>
          <w:bCs/>
        </w:rPr>
        <w:t>in pathogenic fungi</w:t>
      </w:r>
      <w:bookmarkEnd w:id="44"/>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39CE" w:rsidRDefault="007339CE" w:rsidP="009F07D9">
      <w:r>
        <w:separator/>
      </w:r>
    </w:p>
  </w:endnote>
  <w:endnote w:type="continuationSeparator" w:id="0">
    <w:p w:rsidR="007339CE" w:rsidRDefault="007339CE"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39CE" w:rsidRDefault="007339CE" w:rsidP="009F07D9">
      <w:r>
        <w:separator/>
      </w:r>
    </w:p>
  </w:footnote>
  <w:footnote w:type="continuationSeparator" w:id="0">
    <w:p w:rsidR="007339CE" w:rsidRDefault="007339CE"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04C0"/>
    <w:rsid w:val="0001469D"/>
    <w:rsid w:val="00016207"/>
    <w:rsid w:val="000210C5"/>
    <w:rsid w:val="000210CB"/>
    <w:rsid w:val="00021966"/>
    <w:rsid w:val="00022DC5"/>
    <w:rsid w:val="00023959"/>
    <w:rsid w:val="000250F7"/>
    <w:rsid w:val="00025EF7"/>
    <w:rsid w:val="00026170"/>
    <w:rsid w:val="00032A29"/>
    <w:rsid w:val="00045DB9"/>
    <w:rsid w:val="00046CF7"/>
    <w:rsid w:val="0004797E"/>
    <w:rsid w:val="00047D55"/>
    <w:rsid w:val="00050E01"/>
    <w:rsid w:val="00052F9F"/>
    <w:rsid w:val="000534B0"/>
    <w:rsid w:val="00053A65"/>
    <w:rsid w:val="00053BB0"/>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273"/>
    <w:rsid w:val="00086BE1"/>
    <w:rsid w:val="000871FE"/>
    <w:rsid w:val="00087467"/>
    <w:rsid w:val="00087D71"/>
    <w:rsid w:val="000903F5"/>
    <w:rsid w:val="00091F21"/>
    <w:rsid w:val="00093C9F"/>
    <w:rsid w:val="00093F0C"/>
    <w:rsid w:val="00094053"/>
    <w:rsid w:val="00094D2B"/>
    <w:rsid w:val="0009533D"/>
    <w:rsid w:val="00097F1A"/>
    <w:rsid w:val="000A1BAD"/>
    <w:rsid w:val="000A31B5"/>
    <w:rsid w:val="000A57EF"/>
    <w:rsid w:val="000A6537"/>
    <w:rsid w:val="000A66E2"/>
    <w:rsid w:val="000B0214"/>
    <w:rsid w:val="000B1767"/>
    <w:rsid w:val="000B2DE8"/>
    <w:rsid w:val="000B412D"/>
    <w:rsid w:val="000B54CF"/>
    <w:rsid w:val="000B6D28"/>
    <w:rsid w:val="000C026E"/>
    <w:rsid w:val="000C0C28"/>
    <w:rsid w:val="000C1390"/>
    <w:rsid w:val="000C15DE"/>
    <w:rsid w:val="000C24AC"/>
    <w:rsid w:val="000C24E9"/>
    <w:rsid w:val="000C4299"/>
    <w:rsid w:val="000C4A8A"/>
    <w:rsid w:val="000C7E4C"/>
    <w:rsid w:val="000D1037"/>
    <w:rsid w:val="000D1C3D"/>
    <w:rsid w:val="000D325C"/>
    <w:rsid w:val="000D3616"/>
    <w:rsid w:val="000D41FC"/>
    <w:rsid w:val="000D6DD8"/>
    <w:rsid w:val="000E0247"/>
    <w:rsid w:val="000E3883"/>
    <w:rsid w:val="000E68D6"/>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B5E"/>
    <w:rsid w:val="00105CCE"/>
    <w:rsid w:val="00110672"/>
    <w:rsid w:val="00111384"/>
    <w:rsid w:val="0011189A"/>
    <w:rsid w:val="00113A9A"/>
    <w:rsid w:val="001151C4"/>
    <w:rsid w:val="00124B69"/>
    <w:rsid w:val="001273E0"/>
    <w:rsid w:val="00131325"/>
    <w:rsid w:val="00131771"/>
    <w:rsid w:val="00133AF8"/>
    <w:rsid w:val="001411DA"/>
    <w:rsid w:val="001440B3"/>
    <w:rsid w:val="00150E23"/>
    <w:rsid w:val="001546B6"/>
    <w:rsid w:val="001603A8"/>
    <w:rsid w:val="001617AB"/>
    <w:rsid w:val="0016257D"/>
    <w:rsid w:val="00162A04"/>
    <w:rsid w:val="00163039"/>
    <w:rsid w:val="00163EC5"/>
    <w:rsid w:val="00164A03"/>
    <w:rsid w:val="00170792"/>
    <w:rsid w:val="00172DBB"/>
    <w:rsid w:val="00173214"/>
    <w:rsid w:val="001740D8"/>
    <w:rsid w:val="00177021"/>
    <w:rsid w:val="001774C7"/>
    <w:rsid w:val="00180BD6"/>
    <w:rsid w:val="0018105C"/>
    <w:rsid w:val="001816A5"/>
    <w:rsid w:val="00181A3C"/>
    <w:rsid w:val="00181D4A"/>
    <w:rsid w:val="00183690"/>
    <w:rsid w:val="00184625"/>
    <w:rsid w:val="00184E21"/>
    <w:rsid w:val="00190516"/>
    <w:rsid w:val="00190B63"/>
    <w:rsid w:val="00192D71"/>
    <w:rsid w:val="00193BC6"/>
    <w:rsid w:val="00194764"/>
    <w:rsid w:val="001964B3"/>
    <w:rsid w:val="001A17B1"/>
    <w:rsid w:val="001A1F46"/>
    <w:rsid w:val="001A5620"/>
    <w:rsid w:val="001A62DB"/>
    <w:rsid w:val="001A7F02"/>
    <w:rsid w:val="001B0825"/>
    <w:rsid w:val="001B1C83"/>
    <w:rsid w:val="001B2E3B"/>
    <w:rsid w:val="001B380F"/>
    <w:rsid w:val="001B6A24"/>
    <w:rsid w:val="001C3499"/>
    <w:rsid w:val="001C51E0"/>
    <w:rsid w:val="001C5272"/>
    <w:rsid w:val="001C6369"/>
    <w:rsid w:val="001C723E"/>
    <w:rsid w:val="001D03DE"/>
    <w:rsid w:val="001D0469"/>
    <w:rsid w:val="001D5323"/>
    <w:rsid w:val="001D553C"/>
    <w:rsid w:val="001D5A4D"/>
    <w:rsid w:val="001E0136"/>
    <w:rsid w:val="001E44C5"/>
    <w:rsid w:val="001E5FFB"/>
    <w:rsid w:val="001F1D96"/>
    <w:rsid w:val="001F1E6C"/>
    <w:rsid w:val="001F2F2B"/>
    <w:rsid w:val="001F3E05"/>
    <w:rsid w:val="001F5E4B"/>
    <w:rsid w:val="001F6048"/>
    <w:rsid w:val="00203D74"/>
    <w:rsid w:val="0020419D"/>
    <w:rsid w:val="00204581"/>
    <w:rsid w:val="0020480A"/>
    <w:rsid w:val="00204D8E"/>
    <w:rsid w:val="0020549B"/>
    <w:rsid w:val="00210005"/>
    <w:rsid w:val="002102D4"/>
    <w:rsid w:val="002111B9"/>
    <w:rsid w:val="002113B1"/>
    <w:rsid w:val="00211739"/>
    <w:rsid w:val="00211741"/>
    <w:rsid w:val="00215EF2"/>
    <w:rsid w:val="00217F02"/>
    <w:rsid w:val="002211D3"/>
    <w:rsid w:val="00221C23"/>
    <w:rsid w:val="00225E4E"/>
    <w:rsid w:val="00226A22"/>
    <w:rsid w:val="00226D14"/>
    <w:rsid w:val="00227FAC"/>
    <w:rsid w:val="00235329"/>
    <w:rsid w:val="00236540"/>
    <w:rsid w:val="00237CB0"/>
    <w:rsid w:val="00240FEB"/>
    <w:rsid w:val="00243925"/>
    <w:rsid w:val="00243E22"/>
    <w:rsid w:val="0024553F"/>
    <w:rsid w:val="0025196A"/>
    <w:rsid w:val="00254363"/>
    <w:rsid w:val="00255C8F"/>
    <w:rsid w:val="002560D4"/>
    <w:rsid w:val="00256EFB"/>
    <w:rsid w:val="00257416"/>
    <w:rsid w:val="002600A1"/>
    <w:rsid w:val="00260430"/>
    <w:rsid w:val="002624F5"/>
    <w:rsid w:val="002641F0"/>
    <w:rsid w:val="00270F21"/>
    <w:rsid w:val="00271F96"/>
    <w:rsid w:val="00272D16"/>
    <w:rsid w:val="002763D1"/>
    <w:rsid w:val="00277202"/>
    <w:rsid w:val="00283050"/>
    <w:rsid w:val="00284A36"/>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6681"/>
    <w:rsid w:val="003178FD"/>
    <w:rsid w:val="00320B22"/>
    <w:rsid w:val="0032138E"/>
    <w:rsid w:val="00322473"/>
    <w:rsid w:val="00325A67"/>
    <w:rsid w:val="00325E35"/>
    <w:rsid w:val="00333350"/>
    <w:rsid w:val="003334CE"/>
    <w:rsid w:val="00334864"/>
    <w:rsid w:val="00342B44"/>
    <w:rsid w:val="00344D4B"/>
    <w:rsid w:val="00345DBA"/>
    <w:rsid w:val="00345DCB"/>
    <w:rsid w:val="00351383"/>
    <w:rsid w:val="00351DB4"/>
    <w:rsid w:val="003578C3"/>
    <w:rsid w:val="00357C21"/>
    <w:rsid w:val="00360917"/>
    <w:rsid w:val="0036095C"/>
    <w:rsid w:val="00361B45"/>
    <w:rsid w:val="00364529"/>
    <w:rsid w:val="00364F4B"/>
    <w:rsid w:val="00365116"/>
    <w:rsid w:val="00366D71"/>
    <w:rsid w:val="00371227"/>
    <w:rsid w:val="00372BB6"/>
    <w:rsid w:val="003769BA"/>
    <w:rsid w:val="003778E0"/>
    <w:rsid w:val="00377CCC"/>
    <w:rsid w:val="0038142A"/>
    <w:rsid w:val="003815CD"/>
    <w:rsid w:val="003828D7"/>
    <w:rsid w:val="00385416"/>
    <w:rsid w:val="00386551"/>
    <w:rsid w:val="00386A7F"/>
    <w:rsid w:val="00387170"/>
    <w:rsid w:val="0038756A"/>
    <w:rsid w:val="00390726"/>
    <w:rsid w:val="00392ABD"/>
    <w:rsid w:val="00394F21"/>
    <w:rsid w:val="00397979"/>
    <w:rsid w:val="003A08FB"/>
    <w:rsid w:val="003A104B"/>
    <w:rsid w:val="003A111B"/>
    <w:rsid w:val="003A212F"/>
    <w:rsid w:val="003A4636"/>
    <w:rsid w:val="003A6A42"/>
    <w:rsid w:val="003B017D"/>
    <w:rsid w:val="003B0688"/>
    <w:rsid w:val="003B16A1"/>
    <w:rsid w:val="003B36C3"/>
    <w:rsid w:val="003B3F08"/>
    <w:rsid w:val="003C0688"/>
    <w:rsid w:val="003C0DD0"/>
    <w:rsid w:val="003C260C"/>
    <w:rsid w:val="003C3AC4"/>
    <w:rsid w:val="003C4971"/>
    <w:rsid w:val="003C6AB2"/>
    <w:rsid w:val="003D04E1"/>
    <w:rsid w:val="003D0ED5"/>
    <w:rsid w:val="003D0FAC"/>
    <w:rsid w:val="003D1B25"/>
    <w:rsid w:val="003D4938"/>
    <w:rsid w:val="003D577F"/>
    <w:rsid w:val="003E1286"/>
    <w:rsid w:val="003E1555"/>
    <w:rsid w:val="003E304A"/>
    <w:rsid w:val="003E3383"/>
    <w:rsid w:val="003E603C"/>
    <w:rsid w:val="003E7105"/>
    <w:rsid w:val="003E7F1A"/>
    <w:rsid w:val="003F2298"/>
    <w:rsid w:val="003F5980"/>
    <w:rsid w:val="003F60CA"/>
    <w:rsid w:val="003F7133"/>
    <w:rsid w:val="004013C2"/>
    <w:rsid w:val="004035BF"/>
    <w:rsid w:val="00404542"/>
    <w:rsid w:val="00405263"/>
    <w:rsid w:val="00406EFD"/>
    <w:rsid w:val="00407A60"/>
    <w:rsid w:val="00412DDC"/>
    <w:rsid w:val="00414C9A"/>
    <w:rsid w:val="00416D29"/>
    <w:rsid w:val="00421DA9"/>
    <w:rsid w:val="004222D8"/>
    <w:rsid w:val="00423D34"/>
    <w:rsid w:val="00427536"/>
    <w:rsid w:val="00431D6C"/>
    <w:rsid w:val="00433731"/>
    <w:rsid w:val="004344C8"/>
    <w:rsid w:val="004355AF"/>
    <w:rsid w:val="004355E6"/>
    <w:rsid w:val="00435B77"/>
    <w:rsid w:val="0044001E"/>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3D2F"/>
    <w:rsid w:val="00466B2A"/>
    <w:rsid w:val="0047194E"/>
    <w:rsid w:val="00471F5C"/>
    <w:rsid w:val="004722D4"/>
    <w:rsid w:val="00472F87"/>
    <w:rsid w:val="0047323F"/>
    <w:rsid w:val="004744D8"/>
    <w:rsid w:val="0047611D"/>
    <w:rsid w:val="00476122"/>
    <w:rsid w:val="00476543"/>
    <w:rsid w:val="00482D84"/>
    <w:rsid w:val="00482E13"/>
    <w:rsid w:val="00482E68"/>
    <w:rsid w:val="00486CF1"/>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213B"/>
    <w:rsid w:val="004B33D1"/>
    <w:rsid w:val="004B3671"/>
    <w:rsid w:val="004B409B"/>
    <w:rsid w:val="004B4694"/>
    <w:rsid w:val="004B5779"/>
    <w:rsid w:val="004B6351"/>
    <w:rsid w:val="004B6B0F"/>
    <w:rsid w:val="004C1CFC"/>
    <w:rsid w:val="004C1F87"/>
    <w:rsid w:val="004C253A"/>
    <w:rsid w:val="004C31D6"/>
    <w:rsid w:val="004C3ECF"/>
    <w:rsid w:val="004C542C"/>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7726"/>
    <w:rsid w:val="00541835"/>
    <w:rsid w:val="00541F55"/>
    <w:rsid w:val="00544008"/>
    <w:rsid w:val="005452F2"/>
    <w:rsid w:val="00546223"/>
    <w:rsid w:val="005522F5"/>
    <w:rsid w:val="005528E5"/>
    <w:rsid w:val="00554E72"/>
    <w:rsid w:val="00556C42"/>
    <w:rsid w:val="005641B4"/>
    <w:rsid w:val="00570B5A"/>
    <w:rsid w:val="00570D54"/>
    <w:rsid w:val="00570E03"/>
    <w:rsid w:val="005711BE"/>
    <w:rsid w:val="00571955"/>
    <w:rsid w:val="00571C7A"/>
    <w:rsid w:val="00574E9F"/>
    <w:rsid w:val="00576059"/>
    <w:rsid w:val="005771C9"/>
    <w:rsid w:val="0058018E"/>
    <w:rsid w:val="0058124B"/>
    <w:rsid w:val="005819CE"/>
    <w:rsid w:val="00584005"/>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5DED"/>
    <w:rsid w:val="005C7C1E"/>
    <w:rsid w:val="005D7B25"/>
    <w:rsid w:val="005E4D6A"/>
    <w:rsid w:val="005E5C20"/>
    <w:rsid w:val="005E61E4"/>
    <w:rsid w:val="005F0109"/>
    <w:rsid w:val="005F095B"/>
    <w:rsid w:val="005F1711"/>
    <w:rsid w:val="005F2B81"/>
    <w:rsid w:val="005F2FF2"/>
    <w:rsid w:val="005F34E2"/>
    <w:rsid w:val="005F4FD3"/>
    <w:rsid w:val="005F6456"/>
    <w:rsid w:val="005F69AA"/>
    <w:rsid w:val="005F7A43"/>
    <w:rsid w:val="00601F49"/>
    <w:rsid w:val="00602343"/>
    <w:rsid w:val="00603360"/>
    <w:rsid w:val="00604121"/>
    <w:rsid w:val="00605445"/>
    <w:rsid w:val="006054E2"/>
    <w:rsid w:val="00610162"/>
    <w:rsid w:val="00610628"/>
    <w:rsid w:val="006116CF"/>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25A7"/>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670CA"/>
    <w:rsid w:val="006708E6"/>
    <w:rsid w:val="00683D44"/>
    <w:rsid w:val="0068459F"/>
    <w:rsid w:val="00685114"/>
    <w:rsid w:val="00686444"/>
    <w:rsid w:val="006870EE"/>
    <w:rsid w:val="00687172"/>
    <w:rsid w:val="00687A58"/>
    <w:rsid w:val="00694511"/>
    <w:rsid w:val="00694F80"/>
    <w:rsid w:val="00694F9E"/>
    <w:rsid w:val="00696053"/>
    <w:rsid w:val="0069625C"/>
    <w:rsid w:val="006A0BF1"/>
    <w:rsid w:val="006A13C1"/>
    <w:rsid w:val="006A3596"/>
    <w:rsid w:val="006A530A"/>
    <w:rsid w:val="006A5BF3"/>
    <w:rsid w:val="006A5C0D"/>
    <w:rsid w:val="006A5CA1"/>
    <w:rsid w:val="006A765B"/>
    <w:rsid w:val="006B1156"/>
    <w:rsid w:val="006B1514"/>
    <w:rsid w:val="006B2701"/>
    <w:rsid w:val="006B2C14"/>
    <w:rsid w:val="006B42D5"/>
    <w:rsid w:val="006B70FE"/>
    <w:rsid w:val="006C0082"/>
    <w:rsid w:val="006C01C9"/>
    <w:rsid w:val="006C17C8"/>
    <w:rsid w:val="006C21A4"/>
    <w:rsid w:val="006C30F6"/>
    <w:rsid w:val="006D06B2"/>
    <w:rsid w:val="006D376A"/>
    <w:rsid w:val="006D4291"/>
    <w:rsid w:val="006D477F"/>
    <w:rsid w:val="006E121C"/>
    <w:rsid w:val="006E1B59"/>
    <w:rsid w:val="006E2AD9"/>
    <w:rsid w:val="006E3B04"/>
    <w:rsid w:val="006E5072"/>
    <w:rsid w:val="006E5178"/>
    <w:rsid w:val="006E5BB6"/>
    <w:rsid w:val="006E62ED"/>
    <w:rsid w:val="006E705F"/>
    <w:rsid w:val="006F41F4"/>
    <w:rsid w:val="006F5191"/>
    <w:rsid w:val="006F5F24"/>
    <w:rsid w:val="006F7517"/>
    <w:rsid w:val="006F7706"/>
    <w:rsid w:val="00700279"/>
    <w:rsid w:val="00701AC0"/>
    <w:rsid w:val="007021F8"/>
    <w:rsid w:val="007048A3"/>
    <w:rsid w:val="00705217"/>
    <w:rsid w:val="0070605E"/>
    <w:rsid w:val="00706199"/>
    <w:rsid w:val="007063B3"/>
    <w:rsid w:val="007071AB"/>
    <w:rsid w:val="00710466"/>
    <w:rsid w:val="0071062A"/>
    <w:rsid w:val="00711F16"/>
    <w:rsid w:val="007125F5"/>
    <w:rsid w:val="00715AA1"/>
    <w:rsid w:val="0072361D"/>
    <w:rsid w:val="007266CB"/>
    <w:rsid w:val="00726B2E"/>
    <w:rsid w:val="00730F2A"/>
    <w:rsid w:val="00732CF2"/>
    <w:rsid w:val="007339CE"/>
    <w:rsid w:val="00733B5F"/>
    <w:rsid w:val="007349F9"/>
    <w:rsid w:val="007372FE"/>
    <w:rsid w:val="00740FA0"/>
    <w:rsid w:val="0074394E"/>
    <w:rsid w:val="007445E4"/>
    <w:rsid w:val="00744831"/>
    <w:rsid w:val="0074672B"/>
    <w:rsid w:val="00747BD6"/>
    <w:rsid w:val="00750749"/>
    <w:rsid w:val="00750AB7"/>
    <w:rsid w:val="00750CCE"/>
    <w:rsid w:val="00752EF8"/>
    <w:rsid w:val="00754657"/>
    <w:rsid w:val="00761FA4"/>
    <w:rsid w:val="00765D0B"/>
    <w:rsid w:val="00766C48"/>
    <w:rsid w:val="007723A6"/>
    <w:rsid w:val="007724A3"/>
    <w:rsid w:val="00773E63"/>
    <w:rsid w:val="00774279"/>
    <w:rsid w:val="00774A91"/>
    <w:rsid w:val="007778D3"/>
    <w:rsid w:val="00777E68"/>
    <w:rsid w:val="0078085C"/>
    <w:rsid w:val="00781AEF"/>
    <w:rsid w:val="0078476E"/>
    <w:rsid w:val="00786E5A"/>
    <w:rsid w:val="007915F1"/>
    <w:rsid w:val="00791D17"/>
    <w:rsid w:val="00792968"/>
    <w:rsid w:val="0079296D"/>
    <w:rsid w:val="00793714"/>
    <w:rsid w:val="00796D3E"/>
    <w:rsid w:val="007A14EF"/>
    <w:rsid w:val="007A2702"/>
    <w:rsid w:val="007A3E2E"/>
    <w:rsid w:val="007A4CDF"/>
    <w:rsid w:val="007A522A"/>
    <w:rsid w:val="007A53FB"/>
    <w:rsid w:val="007A73B4"/>
    <w:rsid w:val="007A7D1E"/>
    <w:rsid w:val="007B2164"/>
    <w:rsid w:val="007B3C7E"/>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0D6E"/>
    <w:rsid w:val="007E172D"/>
    <w:rsid w:val="007E226D"/>
    <w:rsid w:val="007E2C3F"/>
    <w:rsid w:val="007E4EDA"/>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1FC6"/>
    <w:rsid w:val="00827706"/>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8705A"/>
    <w:rsid w:val="0089131D"/>
    <w:rsid w:val="00891AD6"/>
    <w:rsid w:val="008929D2"/>
    <w:rsid w:val="008968AF"/>
    <w:rsid w:val="00896EA4"/>
    <w:rsid w:val="00897515"/>
    <w:rsid w:val="008A6D6D"/>
    <w:rsid w:val="008B67E5"/>
    <w:rsid w:val="008B7289"/>
    <w:rsid w:val="008B730C"/>
    <w:rsid w:val="008C0E5F"/>
    <w:rsid w:val="008C2176"/>
    <w:rsid w:val="008C2509"/>
    <w:rsid w:val="008C3A4A"/>
    <w:rsid w:val="008C4391"/>
    <w:rsid w:val="008C4501"/>
    <w:rsid w:val="008C5473"/>
    <w:rsid w:val="008C7447"/>
    <w:rsid w:val="008C74F4"/>
    <w:rsid w:val="008C77A1"/>
    <w:rsid w:val="008D091A"/>
    <w:rsid w:val="008D18BB"/>
    <w:rsid w:val="008D220D"/>
    <w:rsid w:val="008D430B"/>
    <w:rsid w:val="008D49FC"/>
    <w:rsid w:val="008D5C53"/>
    <w:rsid w:val="008D5EE5"/>
    <w:rsid w:val="008D6D9D"/>
    <w:rsid w:val="008D72F2"/>
    <w:rsid w:val="008E01B9"/>
    <w:rsid w:val="008E23E6"/>
    <w:rsid w:val="008F350E"/>
    <w:rsid w:val="008F474B"/>
    <w:rsid w:val="008F4A34"/>
    <w:rsid w:val="00900B1C"/>
    <w:rsid w:val="009057FA"/>
    <w:rsid w:val="0090669A"/>
    <w:rsid w:val="00910F4C"/>
    <w:rsid w:val="009110C3"/>
    <w:rsid w:val="00911FA9"/>
    <w:rsid w:val="00912600"/>
    <w:rsid w:val="0091779F"/>
    <w:rsid w:val="009215FE"/>
    <w:rsid w:val="00922754"/>
    <w:rsid w:val="0092797B"/>
    <w:rsid w:val="00927B1F"/>
    <w:rsid w:val="0093147A"/>
    <w:rsid w:val="0093213B"/>
    <w:rsid w:val="00933530"/>
    <w:rsid w:val="00933865"/>
    <w:rsid w:val="00933BE8"/>
    <w:rsid w:val="00934B84"/>
    <w:rsid w:val="0094010E"/>
    <w:rsid w:val="00946DEA"/>
    <w:rsid w:val="00947156"/>
    <w:rsid w:val="009534F4"/>
    <w:rsid w:val="009537C9"/>
    <w:rsid w:val="00955A88"/>
    <w:rsid w:val="00956A2C"/>
    <w:rsid w:val="009607C9"/>
    <w:rsid w:val="0096080E"/>
    <w:rsid w:val="00960EBE"/>
    <w:rsid w:val="00962125"/>
    <w:rsid w:val="00962FDA"/>
    <w:rsid w:val="0096389C"/>
    <w:rsid w:val="009659CE"/>
    <w:rsid w:val="00966A90"/>
    <w:rsid w:val="00966FDD"/>
    <w:rsid w:val="0096777A"/>
    <w:rsid w:val="00971865"/>
    <w:rsid w:val="009719D8"/>
    <w:rsid w:val="00972AFA"/>
    <w:rsid w:val="00975126"/>
    <w:rsid w:val="00977984"/>
    <w:rsid w:val="00982001"/>
    <w:rsid w:val="00983D1B"/>
    <w:rsid w:val="00984DAB"/>
    <w:rsid w:val="009856B0"/>
    <w:rsid w:val="00986707"/>
    <w:rsid w:val="00987567"/>
    <w:rsid w:val="00992EF3"/>
    <w:rsid w:val="00993869"/>
    <w:rsid w:val="0099553D"/>
    <w:rsid w:val="00995F55"/>
    <w:rsid w:val="009961F1"/>
    <w:rsid w:val="00996924"/>
    <w:rsid w:val="009A1BF3"/>
    <w:rsid w:val="009A3457"/>
    <w:rsid w:val="009A3AD3"/>
    <w:rsid w:val="009A3FF5"/>
    <w:rsid w:val="009A65A3"/>
    <w:rsid w:val="009A7888"/>
    <w:rsid w:val="009B0802"/>
    <w:rsid w:val="009B0C3D"/>
    <w:rsid w:val="009B37A8"/>
    <w:rsid w:val="009B39F7"/>
    <w:rsid w:val="009B3B31"/>
    <w:rsid w:val="009B6C94"/>
    <w:rsid w:val="009C1867"/>
    <w:rsid w:val="009C28CB"/>
    <w:rsid w:val="009C2960"/>
    <w:rsid w:val="009C49AF"/>
    <w:rsid w:val="009C4B8E"/>
    <w:rsid w:val="009C7873"/>
    <w:rsid w:val="009D1EEA"/>
    <w:rsid w:val="009D3174"/>
    <w:rsid w:val="009D366C"/>
    <w:rsid w:val="009D54FC"/>
    <w:rsid w:val="009E1574"/>
    <w:rsid w:val="009E2793"/>
    <w:rsid w:val="009E4EC9"/>
    <w:rsid w:val="009E5893"/>
    <w:rsid w:val="009F0335"/>
    <w:rsid w:val="009F07D9"/>
    <w:rsid w:val="009F0BE7"/>
    <w:rsid w:val="009F12C3"/>
    <w:rsid w:val="009F27AE"/>
    <w:rsid w:val="009F321A"/>
    <w:rsid w:val="009F7446"/>
    <w:rsid w:val="00A00BC1"/>
    <w:rsid w:val="00A01FDA"/>
    <w:rsid w:val="00A03614"/>
    <w:rsid w:val="00A03AB2"/>
    <w:rsid w:val="00A03F16"/>
    <w:rsid w:val="00A06FA0"/>
    <w:rsid w:val="00A07238"/>
    <w:rsid w:val="00A11B2F"/>
    <w:rsid w:val="00A12B71"/>
    <w:rsid w:val="00A145E7"/>
    <w:rsid w:val="00A1652A"/>
    <w:rsid w:val="00A165DF"/>
    <w:rsid w:val="00A17984"/>
    <w:rsid w:val="00A17BE7"/>
    <w:rsid w:val="00A2296E"/>
    <w:rsid w:val="00A26F2E"/>
    <w:rsid w:val="00A30F0E"/>
    <w:rsid w:val="00A40030"/>
    <w:rsid w:val="00A42765"/>
    <w:rsid w:val="00A42B0D"/>
    <w:rsid w:val="00A42B8B"/>
    <w:rsid w:val="00A43135"/>
    <w:rsid w:val="00A4384C"/>
    <w:rsid w:val="00A43AA1"/>
    <w:rsid w:val="00A441D1"/>
    <w:rsid w:val="00A4668C"/>
    <w:rsid w:val="00A46ED9"/>
    <w:rsid w:val="00A4721B"/>
    <w:rsid w:val="00A5111B"/>
    <w:rsid w:val="00A51962"/>
    <w:rsid w:val="00A52EFF"/>
    <w:rsid w:val="00A52F6C"/>
    <w:rsid w:val="00A60089"/>
    <w:rsid w:val="00A62F58"/>
    <w:rsid w:val="00A665A1"/>
    <w:rsid w:val="00A66F49"/>
    <w:rsid w:val="00A67909"/>
    <w:rsid w:val="00A761F9"/>
    <w:rsid w:val="00A77033"/>
    <w:rsid w:val="00A82F04"/>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AF6EAD"/>
    <w:rsid w:val="00B03AFC"/>
    <w:rsid w:val="00B04104"/>
    <w:rsid w:val="00B0441E"/>
    <w:rsid w:val="00B05EAD"/>
    <w:rsid w:val="00B07561"/>
    <w:rsid w:val="00B07C59"/>
    <w:rsid w:val="00B11316"/>
    <w:rsid w:val="00B15A64"/>
    <w:rsid w:val="00B171D5"/>
    <w:rsid w:val="00B2068E"/>
    <w:rsid w:val="00B20875"/>
    <w:rsid w:val="00B20F6D"/>
    <w:rsid w:val="00B21D2B"/>
    <w:rsid w:val="00B225B3"/>
    <w:rsid w:val="00B23C94"/>
    <w:rsid w:val="00B25492"/>
    <w:rsid w:val="00B27498"/>
    <w:rsid w:val="00B31361"/>
    <w:rsid w:val="00B319D4"/>
    <w:rsid w:val="00B31EAD"/>
    <w:rsid w:val="00B3287B"/>
    <w:rsid w:val="00B3480C"/>
    <w:rsid w:val="00B40137"/>
    <w:rsid w:val="00B4039E"/>
    <w:rsid w:val="00B407DC"/>
    <w:rsid w:val="00B417AE"/>
    <w:rsid w:val="00B41A91"/>
    <w:rsid w:val="00B450E2"/>
    <w:rsid w:val="00B45A2E"/>
    <w:rsid w:val="00B46D68"/>
    <w:rsid w:val="00B4732E"/>
    <w:rsid w:val="00B518E3"/>
    <w:rsid w:val="00B52E2D"/>
    <w:rsid w:val="00B5375A"/>
    <w:rsid w:val="00B54FE5"/>
    <w:rsid w:val="00B55112"/>
    <w:rsid w:val="00B5516C"/>
    <w:rsid w:val="00B55ED8"/>
    <w:rsid w:val="00B5642E"/>
    <w:rsid w:val="00B566A6"/>
    <w:rsid w:val="00B574BA"/>
    <w:rsid w:val="00B6149C"/>
    <w:rsid w:val="00B6173E"/>
    <w:rsid w:val="00B6376E"/>
    <w:rsid w:val="00B63E13"/>
    <w:rsid w:val="00B655BB"/>
    <w:rsid w:val="00B67A2F"/>
    <w:rsid w:val="00B71263"/>
    <w:rsid w:val="00B75D97"/>
    <w:rsid w:val="00B75DD7"/>
    <w:rsid w:val="00B767C2"/>
    <w:rsid w:val="00B76F9F"/>
    <w:rsid w:val="00B801EC"/>
    <w:rsid w:val="00B81501"/>
    <w:rsid w:val="00B8244D"/>
    <w:rsid w:val="00B83631"/>
    <w:rsid w:val="00B866E4"/>
    <w:rsid w:val="00B867E1"/>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C7C5E"/>
    <w:rsid w:val="00BD093E"/>
    <w:rsid w:val="00BD0C8C"/>
    <w:rsid w:val="00BD1916"/>
    <w:rsid w:val="00BD2287"/>
    <w:rsid w:val="00BD41D1"/>
    <w:rsid w:val="00BD5593"/>
    <w:rsid w:val="00BE04A9"/>
    <w:rsid w:val="00BE082F"/>
    <w:rsid w:val="00BE0BB0"/>
    <w:rsid w:val="00BE0EAC"/>
    <w:rsid w:val="00BE1F08"/>
    <w:rsid w:val="00BE2247"/>
    <w:rsid w:val="00BE387F"/>
    <w:rsid w:val="00BE4473"/>
    <w:rsid w:val="00BE63D9"/>
    <w:rsid w:val="00BF0A74"/>
    <w:rsid w:val="00BF2532"/>
    <w:rsid w:val="00BF3450"/>
    <w:rsid w:val="00BF5F51"/>
    <w:rsid w:val="00BF61D1"/>
    <w:rsid w:val="00C01D5D"/>
    <w:rsid w:val="00C0346C"/>
    <w:rsid w:val="00C04AF4"/>
    <w:rsid w:val="00C05AFD"/>
    <w:rsid w:val="00C108B3"/>
    <w:rsid w:val="00C111C5"/>
    <w:rsid w:val="00C118D7"/>
    <w:rsid w:val="00C14402"/>
    <w:rsid w:val="00C1570D"/>
    <w:rsid w:val="00C15712"/>
    <w:rsid w:val="00C1698B"/>
    <w:rsid w:val="00C16F6A"/>
    <w:rsid w:val="00C22E81"/>
    <w:rsid w:val="00C2427B"/>
    <w:rsid w:val="00C24AB1"/>
    <w:rsid w:val="00C25D0E"/>
    <w:rsid w:val="00C25DDB"/>
    <w:rsid w:val="00C268E1"/>
    <w:rsid w:val="00C26FFE"/>
    <w:rsid w:val="00C32A2E"/>
    <w:rsid w:val="00C32AF4"/>
    <w:rsid w:val="00C347F4"/>
    <w:rsid w:val="00C35E43"/>
    <w:rsid w:val="00C40304"/>
    <w:rsid w:val="00C410FE"/>
    <w:rsid w:val="00C44E04"/>
    <w:rsid w:val="00C459C2"/>
    <w:rsid w:val="00C6029A"/>
    <w:rsid w:val="00C61193"/>
    <w:rsid w:val="00C63132"/>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A727F"/>
    <w:rsid w:val="00CB3DD8"/>
    <w:rsid w:val="00CB428F"/>
    <w:rsid w:val="00CB4CE9"/>
    <w:rsid w:val="00CC11B7"/>
    <w:rsid w:val="00CC191D"/>
    <w:rsid w:val="00CC45C8"/>
    <w:rsid w:val="00CC64B5"/>
    <w:rsid w:val="00CC752B"/>
    <w:rsid w:val="00CC78A2"/>
    <w:rsid w:val="00CD12F2"/>
    <w:rsid w:val="00CD28C6"/>
    <w:rsid w:val="00CD39B0"/>
    <w:rsid w:val="00CD6AB3"/>
    <w:rsid w:val="00CD6EFC"/>
    <w:rsid w:val="00CE2FE7"/>
    <w:rsid w:val="00CE3524"/>
    <w:rsid w:val="00CE68EC"/>
    <w:rsid w:val="00CE7C3E"/>
    <w:rsid w:val="00CF1BCF"/>
    <w:rsid w:val="00CF3296"/>
    <w:rsid w:val="00CF4FEC"/>
    <w:rsid w:val="00CF6F6F"/>
    <w:rsid w:val="00CF7D8B"/>
    <w:rsid w:val="00D012C5"/>
    <w:rsid w:val="00D02993"/>
    <w:rsid w:val="00D02D6F"/>
    <w:rsid w:val="00D048BF"/>
    <w:rsid w:val="00D105EB"/>
    <w:rsid w:val="00D118BF"/>
    <w:rsid w:val="00D12898"/>
    <w:rsid w:val="00D1404F"/>
    <w:rsid w:val="00D14460"/>
    <w:rsid w:val="00D14762"/>
    <w:rsid w:val="00D1687F"/>
    <w:rsid w:val="00D16D50"/>
    <w:rsid w:val="00D17B34"/>
    <w:rsid w:val="00D224F7"/>
    <w:rsid w:val="00D2287B"/>
    <w:rsid w:val="00D25E92"/>
    <w:rsid w:val="00D27603"/>
    <w:rsid w:val="00D27CD8"/>
    <w:rsid w:val="00D305BB"/>
    <w:rsid w:val="00D31A11"/>
    <w:rsid w:val="00D31B99"/>
    <w:rsid w:val="00D3679A"/>
    <w:rsid w:val="00D376F5"/>
    <w:rsid w:val="00D37858"/>
    <w:rsid w:val="00D40F77"/>
    <w:rsid w:val="00D4550E"/>
    <w:rsid w:val="00D4563E"/>
    <w:rsid w:val="00D45734"/>
    <w:rsid w:val="00D45ABA"/>
    <w:rsid w:val="00D46754"/>
    <w:rsid w:val="00D467F0"/>
    <w:rsid w:val="00D518C8"/>
    <w:rsid w:val="00D5226D"/>
    <w:rsid w:val="00D54024"/>
    <w:rsid w:val="00D54A55"/>
    <w:rsid w:val="00D5656D"/>
    <w:rsid w:val="00D5712A"/>
    <w:rsid w:val="00D57B10"/>
    <w:rsid w:val="00D614AE"/>
    <w:rsid w:val="00D62F77"/>
    <w:rsid w:val="00D644DE"/>
    <w:rsid w:val="00D667CC"/>
    <w:rsid w:val="00D67FBF"/>
    <w:rsid w:val="00D71DE9"/>
    <w:rsid w:val="00D725DC"/>
    <w:rsid w:val="00D73058"/>
    <w:rsid w:val="00D74878"/>
    <w:rsid w:val="00D758B8"/>
    <w:rsid w:val="00D76AB6"/>
    <w:rsid w:val="00D77043"/>
    <w:rsid w:val="00D77EB9"/>
    <w:rsid w:val="00D816FC"/>
    <w:rsid w:val="00D83277"/>
    <w:rsid w:val="00D876C6"/>
    <w:rsid w:val="00D87BC0"/>
    <w:rsid w:val="00D91A01"/>
    <w:rsid w:val="00D9558C"/>
    <w:rsid w:val="00D9646D"/>
    <w:rsid w:val="00D97FA7"/>
    <w:rsid w:val="00DA143F"/>
    <w:rsid w:val="00DA2D02"/>
    <w:rsid w:val="00DA4B65"/>
    <w:rsid w:val="00DA5254"/>
    <w:rsid w:val="00DA5C04"/>
    <w:rsid w:val="00DA5ED1"/>
    <w:rsid w:val="00DB043A"/>
    <w:rsid w:val="00DB1876"/>
    <w:rsid w:val="00DB1CB0"/>
    <w:rsid w:val="00DB21CB"/>
    <w:rsid w:val="00DB52C0"/>
    <w:rsid w:val="00DB6558"/>
    <w:rsid w:val="00DC0693"/>
    <w:rsid w:val="00DC2054"/>
    <w:rsid w:val="00DC276F"/>
    <w:rsid w:val="00DC30B8"/>
    <w:rsid w:val="00DC34B0"/>
    <w:rsid w:val="00DC4270"/>
    <w:rsid w:val="00DC625C"/>
    <w:rsid w:val="00DC65E1"/>
    <w:rsid w:val="00DC7C35"/>
    <w:rsid w:val="00DC7F07"/>
    <w:rsid w:val="00DD47F8"/>
    <w:rsid w:val="00DD4CB2"/>
    <w:rsid w:val="00DD6BF0"/>
    <w:rsid w:val="00DE0EEB"/>
    <w:rsid w:val="00DE171A"/>
    <w:rsid w:val="00DE25DB"/>
    <w:rsid w:val="00DE2A31"/>
    <w:rsid w:val="00DE2CA8"/>
    <w:rsid w:val="00DE39E6"/>
    <w:rsid w:val="00DE3EBF"/>
    <w:rsid w:val="00DE4AF7"/>
    <w:rsid w:val="00DE648D"/>
    <w:rsid w:val="00DF49B7"/>
    <w:rsid w:val="00DF5933"/>
    <w:rsid w:val="00E03AB7"/>
    <w:rsid w:val="00E04382"/>
    <w:rsid w:val="00E04C49"/>
    <w:rsid w:val="00E04C78"/>
    <w:rsid w:val="00E0604A"/>
    <w:rsid w:val="00E063FD"/>
    <w:rsid w:val="00E0746B"/>
    <w:rsid w:val="00E10B9F"/>
    <w:rsid w:val="00E13F60"/>
    <w:rsid w:val="00E15049"/>
    <w:rsid w:val="00E17069"/>
    <w:rsid w:val="00E178C3"/>
    <w:rsid w:val="00E202A1"/>
    <w:rsid w:val="00E211C3"/>
    <w:rsid w:val="00E249ED"/>
    <w:rsid w:val="00E25A6E"/>
    <w:rsid w:val="00E33663"/>
    <w:rsid w:val="00E339C4"/>
    <w:rsid w:val="00E34614"/>
    <w:rsid w:val="00E3463F"/>
    <w:rsid w:val="00E3525F"/>
    <w:rsid w:val="00E3637B"/>
    <w:rsid w:val="00E36D24"/>
    <w:rsid w:val="00E41773"/>
    <w:rsid w:val="00E419B6"/>
    <w:rsid w:val="00E41F6A"/>
    <w:rsid w:val="00E4347B"/>
    <w:rsid w:val="00E438C2"/>
    <w:rsid w:val="00E52F10"/>
    <w:rsid w:val="00E54AFD"/>
    <w:rsid w:val="00E54FBA"/>
    <w:rsid w:val="00E5559A"/>
    <w:rsid w:val="00E60F86"/>
    <w:rsid w:val="00E6103B"/>
    <w:rsid w:val="00E610DF"/>
    <w:rsid w:val="00E63D52"/>
    <w:rsid w:val="00E64374"/>
    <w:rsid w:val="00E761ED"/>
    <w:rsid w:val="00E762CC"/>
    <w:rsid w:val="00E77657"/>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94DE6"/>
    <w:rsid w:val="00E95333"/>
    <w:rsid w:val="00EA114B"/>
    <w:rsid w:val="00EA2E85"/>
    <w:rsid w:val="00EA433D"/>
    <w:rsid w:val="00EA4AF8"/>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A58"/>
    <w:rsid w:val="00EE5DC0"/>
    <w:rsid w:val="00EE5FC5"/>
    <w:rsid w:val="00EE6125"/>
    <w:rsid w:val="00EE7661"/>
    <w:rsid w:val="00EF15C0"/>
    <w:rsid w:val="00EF1AB3"/>
    <w:rsid w:val="00EF450F"/>
    <w:rsid w:val="00EF5D9E"/>
    <w:rsid w:val="00EF633B"/>
    <w:rsid w:val="00F00012"/>
    <w:rsid w:val="00F0025E"/>
    <w:rsid w:val="00F00397"/>
    <w:rsid w:val="00F03E13"/>
    <w:rsid w:val="00F051A4"/>
    <w:rsid w:val="00F06D7C"/>
    <w:rsid w:val="00F07278"/>
    <w:rsid w:val="00F0792F"/>
    <w:rsid w:val="00F07BBB"/>
    <w:rsid w:val="00F07FEE"/>
    <w:rsid w:val="00F10F55"/>
    <w:rsid w:val="00F15ACA"/>
    <w:rsid w:val="00F15E19"/>
    <w:rsid w:val="00F237BB"/>
    <w:rsid w:val="00F23862"/>
    <w:rsid w:val="00F26895"/>
    <w:rsid w:val="00F27733"/>
    <w:rsid w:val="00F360E1"/>
    <w:rsid w:val="00F3660E"/>
    <w:rsid w:val="00F426CB"/>
    <w:rsid w:val="00F467D1"/>
    <w:rsid w:val="00F46FBA"/>
    <w:rsid w:val="00F478C7"/>
    <w:rsid w:val="00F50D62"/>
    <w:rsid w:val="00F52719"/>
    <w:rsid w:val="00F52935"/>
    <w:rsid w:val="00F545AA"/>
    <w:rsid w:val="00F54828"/>
    <w:rsid w:val="00F568F9"/>
    <w:rsid w:val="00F5712A"/>
    <w:rsid w:val="00F5718F"/>
    <w:rsid w:val="00F60D48"/>
    <w:rsid w:val="00F62C2A"/>
    <w:rsid w:val="00F62DAF"/>
    <w:rsid w:val="00F63478"/>
    <w:rsid w:val="00F6362C"/>
    <w:rsid w:val="00F642C2"/>
    <w:rsid w:val="00F64749"/>
    <w:rsid w:val="00F66561"/>
    <w:rsid w:val="00F675A2"/>
    <w:rsid w:val="00F702F5"/>
    <w:rsid w:val="00F70CEF"/>
    <w:rsid w:val="00F71941"/>
    <w:rsid w:val="00F75F45"/>
    <w:rsid w:val="00F77192"/>
    <w:rsid w:val="00F80106"/>
    <w:rsid w:val="00F80A9D"/>
    <w:rsid w:val="00F82510"/>
    <w:rsid w:val="00F83AE9"/>
    <w:rsid w:val="00F8400A"/>
    <w:rsid w:val="00F84CD6"/>
    <w:rsid w:val="00F8526A"/>
    <w:rsid w:val="00F8688C"/>
    <w:rsid w:val="00F86B14"/>
    <w:rsid w:val="00F90E37"/>
    <w:rsid w:val="00F93EAE"/>
    <w:rsid w:val="00F94422"/>
    <w:rsid w:val="00F96DE2"/>
    <w:rsid w:val="00FA0C2C"/>
    <w:rsid w:val="00FA49B3"/>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1ED"/>
    <w:rsid w:val="00FD4A02"/>
    <w:rsid w:val="00FD4F19"/>
    <w:rsid w:val="00FD4F31"/>
    <w:rsid w:val="00FD5F5C"/>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 w:val="00FF66C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9A1DE"/>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6B1514"/>
    <w:pPr>
      <w:keepNext/>
      <w:keepLines/>
      <w:spacing w:before="40" w:line="360" w:lineRule="auto"/>
      <w:ind w:firstLine="72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B1514"/>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aliases w:val="custom heading 4"/>
    <w:basedOn w:val="Heading4Char"/>
    <w:uiPriority w:val="33"/>
    <w:qFormat/>
    <w:rsid w:val="004B6B0F"/>
    <w:rPr>
      <w:rFonts w:asciiTheme="minorHAnsi" w:eastAsia="Calibri" w:hAnsiTheme="minorHAnsi" w:cstheme="majorBidi"/>
      <w:b w:val="0"/>
      <w:bCs w:val="0"/>
      <w:i/>
      <w:iCs/>
      <w:color w:val="2F5496" w:themeColor="accent1" w:themeShade="BF"/>
      <w:spacing w:val="5"/>
      <w:lang w:val="en-GB" w:eastAsia="zh-CN"/>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374237650">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87166253">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96824502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33827952">
      <w:bodyDiv w:val="1"/>
      <w:marLeft w:val="0"/>
      <w:marRight w:val="0"/>
      <w:marTop w:val="0"/>
      <w:marBottom w:val="0"/>
      <w:divBdr>
        <w:top w:val="none" w:sz="0" w:space="0" w:color="auto"/>
        <w:left w:val="none" w:sz="0" w:space="0" w:color="auto"/>
        <w:bottom w:val="none" w:sz="0" w:space="0" w:color="auto"/>
        <w:right w:val="none" w:sz="0" w:space="0" w:color="auto"/>
      </w:divBdr>
    </w:div>
    <w:div w:id="1636108742">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044557452">
      <w:bodyDiv w:val="1"/>
      <w:marLeft w:val="0"/>
      <w:marRight w:val="0"/>
      <w:marTop w:val="0"/>
      <w:marBottom w:val="0"/>
      <w:divBdr>
        <w:top w:val="none" w:sz="0" w:space="0" w:color="auto"/>
        <w:left w:val="none" w:sz="0" w:space="0" w:color="auto"/>
        <w:bottom w:val="none" w:sz="0" w:space="0" w:color="auto"/>
        <w:right w:val="none" w:sz="0" w:space="0" w:color="auto"/>
      </w:divBdr>
    </w:div>
    <w:div w:id="2088571701">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hyperlink" Target="https://www.ncbi.nlm.nih.gov/pmc/articles/PMC3867497/"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ncbi.nlm.nih.gov/pmc/articles/PMC386749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10" Type="http://schemas.openxmlformats.org/officeDocument/2006/relationships/hyperlink" Target="http://www.whonamedit.com/doctor.cfm/23.html" TargetMode="External"/><Relationship Id="rId19" Type="http://schemas.openxmlformats.org/officeDocument/2006/relationships/hyperlink" Target="https://www.ncbi.nlm.nih.gov/pmc/articles/PMC386749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7B1A0-8D98-CD4C-9C0D-77AA66037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1</TotalTime>
  <Pages>39</Pages>
  <Words>103670</Words>
  <Characters>590920</Characters>
  <Application>Microsoft Office Word</Application>
  <DocSecurity>0</DocSecurity>
  <Lines>4924</Lines>
  <Paragraphs>1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292</cp:revision>
  <dcterms:created xsi:type="dcterms:W3CDTF">2019-10-08T09:21:00Z</dcterms:created>
  <dcterms:modified xsi:type="dcterms:W3CDTF">2020-03-14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